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883372902"/>
        <w:docPartObj>
          <w:docPartGallery w:val="Cover Pages"/>
          <w:docPartUnique/>
        </w:docPartObj>
      </w:sdtPr>
      <w:sdtEndPr/>
      <w:sdtContent>
        <w:p w14:paraId="372C776F" w14:textId="201F6FEA" w:rsidR="00B4165F" w:rsidRDefault="00B4165F">
          <w:r>
            <w:rPr>
              <w:noProof/>
            </w:rPr>
            <mc:AlternateContent>
              <mc:Choice Requires="wpg">
                <w:drawing>
                  <wp:anchor distT="0" distB="0" distL="114300" distR="114300" simplePos="0" relativeHeight="251654656" behindDoc="0" locked="0" layoutInCell="1" allowOverlap="1" wp14:anchorId="4FA1416B" wp14:editId="785786E6">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517B90D7" id="Group 149" o:spid="_x0000_s1026" style="position:absolute;margin-left:0;margin-top:0;width:8in;height:95.7pt;z-index:251711488;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Pr>
              <w:noProof/>
            </w:rPr>
            <mc:AlternateContent>
              <mc:Choice Requires="wps">
                <w:drawing>
                  <wp:anchor distT="0" distB="0" distL="114300" distR="114300" simplePos="0" relativeHeight="251652608" behindDoc="0" locked="0" layoutInCell="1" allowOverlap="1" wp14:anchorId="134EBD5D" wp14:editId="4E352DE3">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73D1AA4" w14:textId="58FDABED" w:rsidR="003367B5" w:rsidRPr="006F2907" w:rsidRDefault="00062DA2">
                                <w:pPr>
                                  <w:jc w:val="right"/>
                                  <w:rPr>
                                    <w:color w:val="5B9BD5" w:themeColor="accent1"/>
                                    <w:sz w:val="96"/>
                                    <w:szCs w:val="96"/>
                                    <w:lang w:eastAsia="ja-JP"/>
                                  </w:rPr>
                                </w:pPr>
                                <w:sdt>
                                  <w:sdtPr>
                                    <w:rPr>
                                      <w:caps/>
                                      <w:color w:val="5B9BD5" w:themeColor="accent1"/>
                                      <w:sz w:val="96"/>
                                      <w:szCs w:val="96"/>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3367B5">
                                      <w:rPr>
                                        <w:caps/>
                                        <w:color w:val="5B9BD5" w:themeColor="accent1"/>
                                        <w:sz w:val="96"/>
                                        <w:szCs w:val="96"/>
                                      </w:rPr>
                                      <w:t>Pattern Recognition</w:t>
                                    </w:r>
                                  </w:sdtContent>
                                </w:sdt>
                              </w:p>
                              <w:sdt>
                                <w:sdtPr>
                                  <w:rPr>
                                    <w:rFonts w:ascii="Yu Mincho" w:eastAsia="Yu Mincho" w:hAnsi="Yu Mincho"/>
                                    <w:color w:val="404040" w:themeColor="text1" w:themeTint="BF"/>
                                    <w:sz w:val="36"/>
                                    <w:szCs w:val="36"/>
                                    <w:lang w:eastAsia="ja-JP"/>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6E33C9E9" w14:textId="187B762B" w:rsidR="003367B5" w:rsidRDefault="003367B5">
                                    <w:pPr>
                                      <w:jc w:val="right"/>
                                      <w:rPr>
                                        <w:smallCaps/>
                                        <w:color w:val="404040" w:themeColor="text1" w:themeTint="BF"/>
                                        <w:sz w:val="36"/>
                                        <w:szCs w:val="36"/>
                                      </w:rPr>
                                    </w:pPr>
                                    <w:r w:rsidRPr="006F2907">
                                      <w:rPr>
                                        <w:rFonts w:ascii="Yu Mincho" w:eastAsia="Yu Mincho" w:hAnsi="Yu Mincho"/>
                                        <w:color w:val="404040" w:themeColor="text1" w:themeTint="BF"/>
                                        <w:sz w:val="36"/>
                                        <w:szCs w:val="36"/>
                                        <w:lang w:eastAsia="ja-JP"/>
                                      </w:rPr>
                                      <w:t>ASSIGNMENT REPORT</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type w14:anchorId="134EBD5D" id="_x0000_t202" coordsize="21600,21600" o:spt="202" path="m,l,21600r21600,l21600,xe">
                    <v:stroke joinstyle="miter"/>
                    <v:path gradientshapeok="t" o:connecttype="rect"/>
                  </v:shapetype>
                  <v:shape id="Text Box 154" o:spid="_x0000_s1026" type="#_x0000_t202" style="position:absolute;margin-left:0;margin-top:0;width:8in;height:286.5pt;z-index:251652608;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" filled="f" stroked="f" strokeweight=".5pt">
                    <v:textbox inset="126pt,0,54pt,0">
                      <w:txbxContent>
                        <w:p w14:paraId="273D1AA4" w14:textId="58FDABED" w:rsidR="003367B5" w:rsidRPr="006F2907" w:rsidRDefault="00062DA2">
                          <w:pPr>
                            <w:jc w:val="right"/>
                            <w:rPr>
                              <w:color w:val="5B9BD5" w:themeColor="accent1"/>
                              <w:sz w:val="96"/>
                              <w:szCs w:val="96"/>
                              <w:lang w:eastAsia="ja-JP"/>
                            </w:rPr>
                          </w:pPr>
                          <w:sdt>
                            <w:sdtPr>
                              <w:rPr>
                                <w:caps/>
                                <w:color w:val="5B9BD5" w:themeColor="accent1"/>
                                <w:sz w:val="96"/>
                                <w:szCs w:val="96"/>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3367B5">
                                <w:rPr>
                                  <w:caps/>
                                  <w:color w:val="5B9BD5" w:themeColor="accent1"/>
                                  <w:sz w:val="96"/>
                                  <w:szCs w:val="96"/>
                                </w:rPr>
                                <w:t>Pattern Recognition</w:t>
                              </w:r>
                            </w:sdtContent>
                          </w:sdt>
                        </w:p>
                        <w:sdt>
                          <w:sdtPr>
                            <w:rPr>
                              <w:rFonts w:ascii="Yu Mincho" w:eastAsia="Yu Mincho" w:hAnsi="Yu Mincho"/>
                              <w:color w:val="404040" w:themeColor="text1" w:themeTint="BF"/>
                              <w:sz w:val="36"/>
                              <w:szCs w:val="36"/>
                              <w:lang w:eastAsia="ja-JP"/>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6E33C9E9" w14:textId="187B762B" w:rsidR="003367B5" w:rsidRDefault="003367B5">
                              <w:pPr>
                                <w:jc w:val="right"/>
                                <w:rPr>
                                  <w:smallCaps/>
                                  <w:color w:val="404040" w:themeColor="text1" w:themeTint="BF"/>
                                  <w:sz w:val="36"/>
                                  <w:szCs w:val="36"/>
                                </w:rPr>
                              </w:pPr>
                              <w:r w:rsidRPr="006F2907">
                                <w:rPr>
                                  <w:rFonts w:ascii="Yu Mincho" w:eastAsia="Yu Mincho" w:hAnsi="Yu Mincho"/>
                                  <w:color w:val="404040" w:themeColor="text1" w:themeTint="BF"/>
                                  <w:sz w:val="36"/>
                                  <w:szCs w:val="36"/>
                                  <w:lang w:eastAsia="ja-JP"/>
                                </w:rPr>
                                <w:t>ASSIGNMENT REPORT</w:t>
                              </w:r>
                            </w:p>
                          </w:sdtContent>
                        </w:sdt>
                      </w:txbxContent>
                    </v:textbox>
                    <w10:wrap type="square" anchorx="page" anchory="page"/>
                  </v:shape>
                </w:pict>
              </mc:Fallback>
            </mc:AlternateContent>
          </w:r>
        </w:p>
        <w:p w14:paraId="3FEE9E36" w14:textId="7960373E" w:rsidR="00B4165F" w:rsidRDefault="00A707C8">
          <w:r>
            <w:rPr>
              <w:noProof/>
            </w:rPr>
            <mc:AlternateContent>
              <mc:Choice Requires="wps">
                <w:drawing>
                  <wp:anchor distT="45720" distB="45720" distL="114300" distR="114300" simplePos="0" relativeHeight="251656704" behindDoc="0" locked="0" layoutInCell="1" allowOverlap="1" wp14:anchorId="7B3435EA" wp14:editId="4C08ADA2">
                    <wp:simplePos x="0" y="0"/>
                    <wp:positionH relativeFrom="column">
                      <wp:posOffset>2844165</wp:posOffset>
                    </wp:positionH>
                    <wp:positionV relativeFrom="paragraph">
                      <wp:posOffset>7336155</wp:posOffset>
                    </wp:positionV>
                    <wp:extent cx="282321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321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EF22909" w14:textId="4BC4F8E4" w:rsidR="00A707C8" w:rsidRPr="00A707C8" w:rsidRDefault="00A707C8" w:rsidP="00A707C8">
                                <w:pPr>
                                  <w:jc w:val="right"/>
                                  <w:rPr>
                                    <w:color w:val="595959" w:themeColor="text1" w:themeTint="A6"/>
                                    <w:sz w:val="28"/>
                                    <w:szCs w:val="28"/>
                                  </w:rPr>
                                </w:pPr>
                                <w:r w:rsidRPr="00A707C8">
                                  <w:rPr>
                                    <w:color w:val="595959" w:themeColor="text1" w:themeTint="A6"/>
                                    <w:sz w:val="28"/>
                                    <w:szCs w:val="28"/>
                                  </w:rPr>
                                  <w:t>Dat</w:t>
                                </w:r>
                                <w:r>
                                  <w:rPr>
                                    <w:color w:val="595959" w:themeColor="text1" w:themeTint="A6"/>
                                    <w:sz w:val="28"/>
                                    <w:szCs w:val="28"/>
                                  </w:rPr>
                                  <w:t>e</w:t>
                                </w:r>
                                <w:r w:rsidRPr="00A707C8">
                                  <w:rPr>
                                    <w:color w:val="595959" w:themeColor="text1" w:themeTint="A6"/>
                                    <w:sz w:val="28"/>
                                    <w:szCs w:val="28"/>
                                  </w:rPr>
                                  <w:t xml:space="preserve"> of submission: 2019/07/0</w:t>
                                </w:r>
                                <w:r w:rsidR="004934A3">
                                  <w:rPr>
                                    <w:color w:val="595959" w:themeColor="text1" w:themeTint="A6"/>
                                    <w:sz w:val="28"/>
                                    <w:szCs w:val="28"/>
                                  </w:rPr>
                                  <w:t>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3435EA" id="Text Box 2" o:spid="_x0000_s1027" type="#_x0000_t202" style="position:absolute;margin-left:223.95pt;margin-top:577.65pt;width:222.3pt;height:110.6pt;z-index:2516567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" filled="f" stroked="f">
                    <v:textbox style="mso-fit-shape-to-text:t">
                      <w:txbxContent>
                        <w:p w14:paraId="5EF22909" w14:textId="4BC4F8E4" w:rsidR="00A707C8" w:rsidRPr="00A707C8" w:rsidRDefault="00A707C8" w:rsidP="00A707C8">
                          <w:pPr>
                            <w:jc w:val="right"/>
                            <w:rPr>
                              <w:color w:val="595959" w:themeColor="text1" w:themeTint="A6"/>
                              <w:sz w:val="28"/>
                              <w:szCs w:val="28"/>
                            </w:rPr>
                          </w:pPr>
                          <w:r w:rsidRPr="00A707C8">
                            <w:rPr>
                              <w:color w:val="595959" w:themeColor="text1" w:themeTint="A6"/>
                              <w:sz w:val="28"/>
                              <w:szCs w:val="28"/>
                            </w:rPr>
                            <w:t>Dat</w:t>
                          </w:r>
                          <w:r>
                            <w:rPr>
                              <w:color w:val="595959" w:themeColor="text1" w:themeTint="A6"/>
                              <w:sz w:val="28"/>
                              <w:szCs w:val="28"/>
                            </w:rPr>
                            <w:t>e</w:t>
                          </w:r>
                          <w:r w:rsidRPr="00A707C8">
                            <w:rPr>
                              <w:color w:val="595959" w:themeColor="text1" w:themeTint="A6"/>
                              <w:sz w:val="28"/>
                              <w:szCs w:val="28"/>
                            </w:rPr>
                            <w:t xml:space="preserve"> of submission: 2019/07/0</w:t>
                          </w:r>
                          <w:r w:rsidR="004934A3">
                            <w:rPr>
                              <w:color w:val="595959" w:themeColor="text1" w:themeTint="A6"/>
                              <w:sz w:val="28"/>
                              <w:szCs w:val="28"/>
                            </w:rPr>
                            <w:t>3</w:t>
                          </w:r>
                        </w:p>
                      </w:txbxContent>
                    </v:textbox>
                    <w10:wrap type="square"/>
                  </v:shape>
                </w:pict>
              </mc:Fallback>
            </mc:AlternateContent>
          </w:r>
          <w:r w:rsidR="00AC7C12">
            <w:rPr>
              <w:noProof/>
            </w:rPr>
            <mc:AlternateContent>
              <mc:Choice Requires="wps">
                <w:drawing>
                  <wp:anchor distT="0" distB="0" distL="114300" distR="114300" simplePos="0" relativeHeight="251653632" behindDoc="0" locked="0" layoutInCell="1" allowOverlap="1" wp14:anchorId="50DF2E60" wp14:editId="32791976">
                    <wp:simplePos x="0" y="0"/>
                    <wp:positionH relativeFrom="margin">
                      <wp:align>center</wp:align>
                    </wp:positionH>
                    <wp:positionV relativeFrom="margin">
                      <wp:posOffset>6618605</wp:posOffset>
                    </wp:positionV>
                    <wp:extent cx="7315200" cy="914400"/>
                    <wp:effectExtent l="0" t="0" r="0" b="698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36"/>
                                    <w:szCs w:val="36"/>
                                    <w:lang w:eastAsia="zh-CN"/>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16EC8B75" w14:textId="47B33BC3" w:rsidR="003367B5" w:rsidRPr="00962BCE" w:rsidRDefault="00A707C8">
                                    <w:pPr>
                                      <w:pStyle w:val="NoSpacing"/>
                                      <w:jc w:val="right"/>
                                      <w:rPr>
                                        <w:color w:val="595959" w:themeColor="text1" w:themeTint="A6"/>
                                        <w:sz w:val="36"/>
                                        <w:szCs w:val="36"/>
                                        <w:lang w:eastAsia="zh-CN"/>
                                      </w:rPr>
                                    </w:pPr>
                                    <w:r>
                                      <w:rPr>
                                        <w:color w:val="595959" w:themeColor="text1" w:themeTint="A6"/>
                                        <w:sz w:val="36"/>
                                        <w:szCs w:val="36"/>
                                        <w:lang w:eastAsia="zh-CN"/>
                                      </w:rPr>
                                      <w:t xml:space="preserve">Name: </w:t>
                                    </w:r>
                                    <w:r w:rsidR="003367B5" w:rsidRPr="00962BCE">
                                      <w:rPr>
                                        <w:rFonts w:eastAsia="Yu Mincho" w:hint="eastAsia"/>
                                        <w:color w:val="595959" w:themeColor="text1" w:themeTint="A6"/>
                                        <w:sz w:val="36"/>
                                        <w:szCs w:val="36"/>
                                        <w:lang w:eastAsia="zh-CN"/>
                                      </w:rPr>
                                      <w:t>劉　立坤</w:t>
                                    </w:r>
                                  </w:p>
                                </w:sdtContent>
                              </w:sdt>
                              <w:p w14:paraId="0BAEC0AD" w14:textId="472C918D" w:rsidR="003367B5" w:rsidRPr="00962BCE" w:rsidRDefault="00062DA2">
                                <w:pPr>
                                  <w:pStyle w:val="NoSpacing"/>
                                  <w:jc w:val="right"/>
                                  <w:rPr>
                                    <w:color w:val="595959" w:themeColor="text1" w:themeTint="A6"/>
                                    <w:sz w:val="28"/>
                                    <w:szCs w:val="28"/>
                                    <w:lang w:eastAsia="zh-CN"/>
                                  </w:rPr>
                                </w:pPr>
                                <w:sdt>
                                  <w:sdtPr>
                                    <w:rPr>
                                      <w:color w:val="595959" w:themeColor="text1" w:themeTint="A6"/>
                                      <w:sz w:val="28"/>
                                      <w:szCs w:val="28"/>
                                      <w:lang w:eastAsia="zh-CN"/>
                                    </w:rPr>
                                    <w:alias w:val="Email"/>
                                    <w:tag w:val="Email"/>
                                    <w:id w:val="942260680"/>
                                    <w:dataBinding w:prefixMappings="xmlns:ns0='http://schemas.microsoft.com/office/2006/coverPageProps' " w:xpath="/ns0:CoverPageProperties[1]/ns0:CompanyEmail[1]" w:storeItemID="{55AF091B-3C7A-41E3-B477-F2FDAA23CFDA}"/>
                                    <w:text/>
                                  </w:sdtPr>
                                  <w:sdtEndPr/>
                                  <w:sdtContent>
                                    <w:r w:rsidR="00A707C8">
                                      <w:rPr>
                                        <w:rFonts w:eastAsia="Yu Mincho" w:hint="eastAsia"/>
                                        <w:color w:val="595959" w:themeColor="text1" w:themeTint="A6"/>
                                        <w:sz w:val="28"/>
                                        <w:szCs w:val="28"/>
                                        <w:lang w:eastAsia="ja-JP"/>
                                      </w:rPr>
                                      <w:t>S</w:t>
                                    </w:r>
                                    <w:r w:rsidR="00A707C8">
                                      <w:rPr>
                                        <w:rFonts w:eastAsia="Yu Mincho"/>
                                        <w:color w:val="595959" w:themeColor="text1" w:themeTint="A6"/>
                                        <w:sz w:val="28"/>
                                        <w:szCs w:val="28"/>
                                        <w:lang w:eastAsia="ja-JP"/>
                                      </w:rPr>
                                      <w:t>tudent ID</w:t>
                                    </w:r>
                                    <w:r w:rsidR="00A707C8">
                                      <w:rPr>
                                        <w:color w:val="595959" w:themeColor="text1" w:themeTint="A6"/>
                                        <w:sz w:val="28"/>
                                        <w:szCs w:val="28"/>
                                        <w:lang w:eastAsia="zh-CN"/>
                                      </w:rPr>
                                      <w:t xml:space="preserve">: </w:t>
                                    </w:r>
                                    <w:r w:rsidR="003367B5" w:rsidRPr="00962BCE">
                                      <w:rPr>
                                        <w:color w:val="595959" w:themeColor="text1" w:themeTint="A6"/>
                                        <w:sz w:val="28"/>
                                        <w:szCs w:val="28"/>
                                        <w:lang w:eastAsia="zh-CN"/>
                                      </w:rPr>
                                      <w:t>2IE19337P</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 w14:anchorId="50DF2E60" id="Text Box 152" o:spid="_x0000_s1028" type="#_x0000_t202" style="position:absolute;margin-left:0;margin-top:521.15pt;width:8in;height:1in;z-index:251653632;visibility:visible;mso-wrap-style:square;mso-width-percent:941;mso-height-percent:92;mso-wrap-distance-left:9pt;mso-wrap-distance-top:0;mso-wrap-distance-right:9pt;mso-wrap-distance-bottom:0;mso-position-horizontal:center;mso-position-horizontal-relative:margin;mso-position-vertical:absolute;mso-position-vertical-relative:margin;mso-width-percent:941;mso-height-percent:92;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" filled="f" stroked="f" strokeweight=".5pt">
                    <v:textbox inset="126pt,0,54pt,0">
                      <w:txbxContent>
                        <w:sdt>
                          <w:sdtPr>
                            <w:rPr>
                              <w:color w:val="595959" w:themeColor="text1" w:themeTint="A6"/>
                              <w:sz w:val="36"/>
                              <w:szCs w:val="36"/>
                              <w:lang w:eastAsia="zh-CN"/>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16EC8B75" w14:textId="47B33BC3" w:rsidR="003367B5" w:rsidRPr="00962BCE" w:rsidRDefault="00A707C8">
                              <w:pPr>
                                <w:pStyle w:val="NoSpacing"/>
                                <w:jc w:val="right"/>
                                <w:rPr>
                                  <w:color w:val="595959" w:themeColor="text1" w:themeTint="A6"/>
                                  <w:sz w:val="36"/>
                                  <w:szCs w:val="36"/>
                                  <w:lang w:eastAsia="zh-CN"/>
                                </w:rPr>
                              </w:pPr>
                              <w:r>
                                <w:rPr>
                                  <w:color w:val="595959" w:themeColor="text1" w:themeTint="A6"/>
                                  <w:sz w:val="36"/>
                                  <w:szCs w:val="36"/>
                                  <w:lang w:eastAsia="zh-CN"/>
                                </w:rPr>
                                <w:t xml:space="preserve">Name: </w:t>
                              </w:r>
                              <w:r w:rsidR="003367B5" w:rsidRPr="00962BCE">
                                <w:rPr>
                                  <w:rFonts w:eastAsia="Yu Mincho" w:hint="eastAsia"/>
                                  <w:color w:val="595959" w:themeColor="text1" w:themeTint="A6"/>
                                  <w:sz w:val="36"/>
                                  <w:szCs w:val="36"/>
                                  <w:lang w:eastAsia="zh-CN"/>
                                </w:rPr>
                                <w:t>劉　立坤</w:t>
                              </w:r>
                            </w:p>
                          </w:sdtContent>
                        </w:sdt>
                        <w:p w14:paraId="0BAEC0AD" w14:textId="472C918D" w:rsidR="003367B5" w:rsidRPr="00962BCE" w:rsidRDefault="00062DA2">
                          <w:pPr>
                            <w:pStyle w:val="NoSpacing"/>
                            <w:jc w:val="right"/>
                            <w:rPr>
                              <w:color w:val="595959" w:themeColor="text1" w:themeTint="A6"/>
                              <w:sz w:val="28"/>
                              <w:szCs w:val="28"/>
                              <w:lang w:eastAsia="zh-CN"/>
                            </w:rPr>
                          </w:pPr>
                          <w:sdt>
                            <w:sdtPr>
                              <w:rPr>
                                <w:color w:val="595959" w:themeColor="text1" w:themeTint="A6"/>
                                <w:sz w:val="28"/>
                                <w:szCs w:val="28"/>
                                <w:lang w:eastAsia="zh-CN"/>
                              </w:rPr>
                              <w:alias w:val="Email"/>
                              <w:tag w:val="Email"/>
                              <w:id w:val="942260680"/>
                              <w:dataBinding w:prefixMappings="xmlns:ns0='http://schemas.microsoft.com/office/2006/coverPageProps' " w:xpath="/ns0:CoverPageProperties[1]/ns0:CompanyEmail[1]" w:storeItemID="{55AF091B-3C7A-41E3-B477-F2FDAA23CFDA}"/>
                              <w:text/>
                            </w:sdtPr>
                            <w:sdtEndPr/>
                            <w:sdtContent>
                              <w:r w:rsidR="00A707C8">
                                <w:rPr>
                                  <w:rFonts w:eastAsia="Yu Mincho" w:hint="eastAsia"/>
                                  <w:color w:val="595959" w:themeColor="text1" w:themeTint="A6"/>
                                  <w:sz w:val="28"/>
                                  <w:szCs w:val="28"/>
                                  <w:lang w:eastAsia="ja-JP"/>
                                </w:rPr>
                                <w:t>S</w:t>
                              </w:r>
                              <w:r w:rsidR="00A707C8">
                                <w:rPr>
                                  <w:rFonts w:eastAsia="Yu Mincho"/>
                                  <w:color w:val="595959" w:themeColor="text1" w:themeTint="A6"/>
                                  <w:sz w:val="28"/>
                                  <w:szCs w:val="28"/>
                                  <w:lang w:eastAsia="ja-JP"/>
                                </w:rPr>
                                <w:t>tudent ID</w:t>
                              </w:r>
                              <w:r w:rsidR="00A707C8">
                                <w:rPr>
                                  <w:color w:val="595959" w:themeColor="text1" w:themeTint="A6"/>
                                  <w:sz w:val="28"/>
                                  <w:szCs w:val="28"/>
                                  <w:lang w:eastAsia="zh-CN"/>
                                </w:rPr>
                                <w:t xml:space="preserve">: </w:t>
                              </w:r>
                              <w:r w:rsidR="003367B5" w:rsidRPr="00962BCE">
                                <w:rPr>
                                  <w:color w:val="595959" w:themeColor="text1" w:themeTint="A6"/>
                                  <w:sz w:val="28"/>
                                  <w:szCs w:val="28"/>
                                  <w:lang w:eastAsia="zh-CN"/>
                                </w:rPr>
                                <w:t>2IE19337P</w:t>
                              </w:r>
                            </w:sdtContent>
                          </w:sdt>
                        </w:p>
                      </w:txbxContent>
                    </v:textbox>
                    <w10:wrap type="square" anchorx="margin" anchory="margin"/>
                  </v:shape>
                </w:pict>
              </mc:Fallback>
            </mc:AlternateContent>
          </w:r>
          <w:r w:rsidR="00B4165F">
            <w:br w:type="page"/>
          </w:r>
        </w:p>
      </w:sdtContent>
    </w:sdt>
    <w:sdt>
      <w:sdtPr>
        <w:rPr>
          <w:rFonts w:asciiTheme="minorHAnsi" w:eastAsiaTheme="minorEastAsia" w:hAnsiTheme="minorHAnsi" w:cstheme="minorBidi"/>
          <w:color w:val="auto"/>
          <w:sz w:val="22"/>
          <w:szCs w:val="22"/>
          <w:lang w:eastAsia="zh-CN"/>
        </w:rPr>
        <w:id w:val="-964893684"/>
        <w:docPartObj>
          <w:docPartGallery w:val="Table of Contents"/>
          <w:docPartUnique/>
        </w:docPartObj>
      </w:sdtPr>
      <w:sdtEndPr>
        <w:rPr>
          <w:b/>
          <w:bCs/>
          <w:noProof/>
        </w:rPr>
      </w:sdtEndPr>
      <w:sdtContent>
        <w:p w14:paraId="403862FF" w14:textId="77777777" w:rsidR="00AF6325" w:rsidRPr="00B4165F" w:rsidRDefault="00AF6325">
          <w:pPr>
            <w:pStyle w:val="TOCHeading"/>
            <w:rPr>
              <w:sz w:val="72"/>
              <w:szCs w:val="72"/>
            </w:rPr>
          </w:pPr>
          <w:r w:rsidRPr="00B4165F">
            <w:rPr>
              <w:sz w:val="72"/>
              <w:szCs w:val="72"/>
            </w:rPr>
            <w:t>Contents</w:t>
          </w:r>
        </w:p>
        <w:p w14:paraId="19FBABE8" w14:textId="6D0AFA50" w:rsidR="00773688" w:rsidRDefault="00AF6325">
          <w:pPr>
            <w:pStyle w:val="TOC1"/>
            <w:tabs>
              <w:tab w:val="left" w:pos="440"/>
              <w:tab w:val="right" w:leader="dot" w:pos="8494"/>
            </w:tabs>
            <w:rPr>
              <w:noProof/>
            </w:rPr>
          </w:pPr>
          <w:r>
            <w:fldChar w:fldCharType="begin"/>
          </w:r>
          <w:r>
            <w:instrText xml:space="preserve"> TOC \o "1-3" \h \z \u </w:instrText>
          </w:r>
          <w:r>
            <w:fldChar w:fldCharType="separate"/>
          </w:r>
          <w:hyperlink w:anchor="_Toc13049481" w:history="1">
            <w:r w:rsidR="00773688" w:rsidRPr="00D90AD2">
              <w:rPr>
                <w:rStyle w:val="Hyperlink"/>
                <w:noProof/>
              </w:rPr>
              <w:t>1.</w:t>
            </w:r>
            <w:r w:rsidR="00773688">
              <w:rPr>
                <w:noProof/>
              </w:rPr>
              <w:tab/>
            </w:r>
            <w:r w:rsidR="00773688" w:rsidRPr="00D90AD2">
              <w:rPr>
                <w:rStyle w:val="Hyperlink"/>
                <w:noProof/>
              </w:rPr>
              <w:t>Abstract</w:t>
            </w:r>
            <w:r w:rsidR="00773688">
              <w:rPr>
                <w:noProof/>
                <w:webHidden/>
              </w:rPr>
              <w:tab/>
            </w:r>
            <w:r w:rsidR="00773688">
              <w:rPr>
                <w:noProof/>
                <w:webHidden/>
              </w:rPr>
              <w:fldChar w:fldCharType="begin"/>
            </w:r>
            <w:r w:rsidR="00773688">
              <w:rPr>
                <w:noProof/>
                <w:webHidden/>
              </w:rPr>
              <w:instrText xml:space="preserve"> PAGEREF _Toc13049481 \h </w:instrText>
            </w:r>
            <w:r w:rsidR="00773688">
              <w:rPr>
                <w:noProof/>
                <w:webHidden/>
              </w:rPr>
            </w:r>
            <w:r w:rsidR="00773688">
              <w:rPr>
                <w:noProof/>
                <w:webHidden/>
              </w:rPr>
              <w:fldChar w:fldCharType="separate"/>
            </w:r>
            <w:r w:rsidR="00062DA2">
              <w:rPr>
                <w:noProof/>
                <w:webHidden/>
              </w:rPr>
              <w:t>2</w:t>
            </w:r>
            <w:r w:rsidR="00773688">
              <w:rPr>
                <w:noProof/>
                <w:webHidden/>
              </w:rPr>
              <w:fldChar w:fldCharType="end"/>
            </w:r>
          </w:hyperlink>
        </w:p>
        <w:p w14:paraId="66FE9D59" w14:textId="1DCA9E68" w:rsidR="00773688" w:rsidRDefault="00773688">
          <w:pPr>
            <w:pStyle w:val="TOC1"/>
            <w:tabs>
              <w:tab w:val="left" w:pos="440"/>
              <w:tab w:val="right" w:leader="dot" w:pos="8494"/>
            </w:tabs>
            <w:rPr>
              <w:noProof/>
            </w:rPr>
          </w:pPr>
          <w:hyperlink w:anchor="_Toc13049482" w:history="1">
            <w:r w:rsidRPr="00D90AD2">
              <w:rPr>
                <w:rStyle w:val="Hyperlink"/>
                <w:noProof/>
              </w:rPr>
              <w:t>2.</w:t>
            </w:r>
            <w:r>
              <w:rPr>
                <w:noProof/>
              </w:rPr>
              <w:tab/>
            </w:r>
            <w:r w:rsidRPr="00D90AD2">
              <w:rPr>
                <w:rStyle w:val="Hyperlink"/>
                <w:noProof/>
              </w:rPr>
              <w:t>Implementation details</w:t>
            </w:r>
            <w:r>
              <w:rPr>
                <w:noProof/>
                <w:webHidden/>
              </w:rPr>
              <w:tab/>
            </w:r>
            <w:r>
              <w:rPr>
                <w:noProof/>
                <w:webHidden/>
              </w:rPr>
              <w:fldChar w:fldCharType="begin"/>
            </w:r>
            <w:r>
              <w:rPr>
                <w:noProof/>
                <w:webHidden/>
              </w:rPr>
              <w:instrText xml:space="preserve"> PAGEREF _Toc13049482 \h </w:instrText>
            </w:r>
            <w:r>
              <w:rPr>
                <w:noProof/>
                <w:webHidden/>
              </w:rPr>
            </w:r>
            <w:r>
              <w:rPr>
                <w:noProof/>
                <w:webHidden/>
              </w:rPr>
              <w:fldChar w:fldCharType="separate"/>
            </w:r>
            <w:r w:rsidR="00062DA2">
              <w:rPr>
                <w:noProof/>
                <w:webHidden/>
              </w:rPr>
              <w:t>2</w:t>
            </w:r>
            <w:r>
              <w:rPr>
                <w:noProof/>
                <w:webHidden/>
              </w:rPr>
              <w:fldChar w:fldCharType="end"/>
            </w:r>
          </w:hyperlink>
        </w:p>
        <w:p w14:paraId="50E756C4" w14:textId="03EF48A7" w:rsidR="00773688" w:rsidRDefault="00773688">
          <w:pPr>
            <w:pStyle w:val="TOC2"/>
            <w:tabs>
              <w:tab w:val="left" w:pos="880"/>
              <w:tab w:val="right" w:leader="dot" w:pos="8494"/>
            </w:tabs>
            <w:rPr>
              <w:noProof/>
            </w:rPr>
          </w:pPr>
          <w:hyperlink w:anchor="_Toc13049483" w:history="1">
            <w:r w:rsidRPr="00D90AD2">
              <w:rPr>
                <w:rStyle w:val="Hyperlink"/>
                <w:noProof/>
              </w:rPr>
              <w:t>2.1</w:t>
            </w:r>
            <w:r>
              <w:rPr>
                <w:noProof/>
              </w:rPr>
              <w:tab/>
            </w:r>
            <w:r w:rsidRPr="00D90AD2">
              <w:rPr>
                <w:rStyle w:val="Hyperlink"/>
                <w:noProof/>
              </w:rPr>
              <w:t>data_loader</w:t>
            </w:r>
            <w:r>
              <w:rPr>
                <w:noProof/>
                <w:webHidden/>
              </w:rPr>
              <w:tab/>
            </w:r>
            <w:r>
              <w:rPr>
                <w:noProof/>
                <w:webHidden/>
              </w:rPr>
              <w:fldChar w:fldCharType="begin"/>
            </w:r>
            <w:r>
              <w:rPr>
                <w:noProof/>
                <w:webHidden/>
              </w:rPr>
              <w:instrText xml:space="preserve"> PAGEREF _Toc13049483 \h </w:instrText>
            </w:r>
            <w:r>
              <w:rPr>
                <w:noProof/>
                <w:webHidden/>
              </w:rPr>
            </w:r>
            <w:r>
              <w:rPr>
                <w:noProof/>
                <w:webHidden/>
              </w:rPr>
              <w:fldChar w:fldCharType="separate"/>
            </w:r>
            <w:r w:rsidR="00062DA2">
              <w:rPr>
                <w:noProof/>
                <w:webHidden/>
              </w:rPr>
              <w:t>2</w:t>
            </w:r>
            <w:r>
              <w:rPr>
                <w:noProof/>
                <w:webHidden/>
              </w:rPr>
              <w:fldChar w:fldCharType="end"/>
            </w:r>
          </w:hyperlink>
        </w:p>
        <w:p w14:paraId="55F88B92" w14:textId="08594364" w:rsidR="00773688" w:rsidRDefault="00773688">
          <w:pPr>
            <w:pStyle w:val="TOC2"/>
            <w:tabs>
              <w:tab w:val="left" w:pos="880"/>
              <w:tab w:val="right" w:leader="dot" w:pos="8494"/>
            </w:tabs>
            <w:rPr>
              <w:noProof/>
            </w:rPr>
          </w:pPr>
          <w:hyperlink w:anchor="_Toc13049484" w:history="1">
            <w:r w:rsidRPr="00D90AD2">
              <w:rPr>
                <w:rStyle w:val="Hyperlink"/>
                <w:noProof/>
              </w:rPr>
              <w:t>2.2</w:t>
            </w:r>
            <w:r>
              <w:rPr>
                <w:noProof/>
              </w:rPr>
              <w:tab/>
            </w:r>
            <w:r w:rsidRPr="00D90AD2">
              <w:rPr>
                <w:rStyle w:val="Hyperlink"/>
                <w:noProof/>
              </w:rPr>
              <w:t>intensity_attenuator</w:t>
            </w:r>
            <w:r>
              <w:rPr>
                <w:noProof/>
                <w:webHidden/>
              </w:rPr>
              <w:tab/>
            </w:r>
            <w:r>
              <w:rPr>
                <w:noProof/>
                <w:webHidden/>
              </w:rPr>
              <w:fldChar w:fldCharType="begin"/>
            </w:r>
            <w:r>
              <w:rPr>
                <w:noProof/>
                <w:webHidden/>
              </w:rPr>
              <w:instrText xml:space="preserve"> PAGEREF _Toc13049484 \h </w:instrText>
            </w:r>
            <w:r>
              <w:rPr>
                <w:noProof/>
                <w:webHidden/>
              </w:rPr>
            </w:r>
            <w:r>
              <w:rPr>
                <w:noProof/>
                <w:webHidden/>
              </w:rPr>
              <w:fldChar w:fldCharType="separate"/>
            </w:r>
            <w:r w:rsidR="00062DA2">
              <w:rPr>
                <w:noProof/>
                <w:webHidden/>
              </w:rPr>
              <w:t>2</w:t>
            </w:r>
            <w:r>
              <w:rPr>
                <w:noProof/>
                <w:webHidden/>
              </w:rPr>
              <w:fldChar w:fldCharType="end"/>
            </w:r>
          </w:hyperlink>
        </w:p>
        <w:p w14:paraId="3B0F4F3C" w14:textId="00B1F2B3" w:rsidR="00773688" w:rsidRDefault="00773688">
          <w:pPr>
            <w:pStyle w:val="TOC2"/>
            <w:tabs>
              <w:tab w:val="left" w:pos="880"/>
              <w:tab w:val="right" w:leader="dot" w:pos="8494"/>
            </w:tabs>
            <w:rPr>
              <w:noProof/>
            </w:rPr>
          </w:pPr>
          <w:hyperlink w:anchor="_Toc13049485" w:history="1">
            <w:r w:rsidRPr="00D90AD2">
              <w:rPr>
                <w:rStyle w:val="Hyperlink"/>
                <w:noProof/>
              </w:rPr>
              <w:t>2.3</w:t>
            </w:r>
            <w:r>
              <w:rPr>
                <w:noProof/>
              </w:rPr>
              <w:tab/>
            </w:r>
            <w:r w:rsidRPr="00D90AD2">
              <w:rPr>
                <w:rStyle w:val="Hyperlink"/>
                <w:noProof/>
              </w:rPr>
              <w:t>binarizer</w:t>
            </w:r>
            <w:r>
              <w:rPr>
                <w:noProof/>
                <w:webHidden/>
              </w:rPr>
              <w:tab/>
            </w:r>
            <w:r>
              <w:rPr>
                <w:noProof/>
                <w:webHidden/>
              </w:rPr>
              <w:fldChar w:fldCharType="begin"/>
            </w:r>
            <w:r>
              <w:rPr>
                <w:noProof/>
                <w:webHidden/>
              </w:rPr>
              <w:instrText xml:space="preserve"> PAGEREF _Toc13049485 \h </w:instrText>
            </w:r>
            <w:r>
              <w:rPr>
                <w:noProof/>
                <w:webHidden/>
              </w:rPr>
            </w:r>
            <w:r>
              <w:rPr>
                <w:noProof/>
                <w:webHidden/>
              </w:rPr>
              <w:fldChar w:fldCharType="separate"/>
            </w:r>
            <w:r w:rsidR="00062DA2">
              <w:rPr>
                <w:noProof/>
                <w:webHidden/>
              </w:rPr>
              <w:t>2</w:t>
            </w:r>
            <w:r>
              <w:rPr>
                <w:noProof/>
                <w:webHidden/>
              </w:rPr>
              <w:fldChar w:fldCharType="end"/>
            </w:r>
          </w:hyperlink>
        </w:p>
        <w:p w14:paraId="555F798D" w14:textId="51D77E7B" w:rsidR="00773688" w:rsidRDefault="00773688">
          <w:pPr>
            <w:pStyle w:val="TOC2"/>
            <w:tabs>
              <w:tab w:val="left" w:pos="880"/>
              <w:tab w:val="right" w:leader="dot" w:pos="8494"/>
            </w:tabs>
            <w:rPr>
              <w:noProof/>
            </w:rPr>
          </w:pPr>
          <w:hyperlink w:anchor="_Toc13049486" w:history="1">
            <w:r w:rsidRPr="00D90AD2">
              <w:rPr>
                <w:rStyle w:val="Hyperlink"/>
                <w:noProof/>
              </w:rPr>
              <w:t>2.4</w:t>
            </w:r>
            <w:r>
              <w:rPr>
                <w:noProof/>
              </w:rPr>
              <w:tab/>
            </w:r>
            <w:r w:rsidRPr="00D90AD2">
              <w:rPr>
                <w:rStyle w:val="Hyperlink"/>
                <w:noProof/>
              </w:rPr>
              <w:t>k_nearest_neighbor</w:t>
            </w:r>
            <w:r>
              <w:rPr>
                <w:noProof/>
                <w:webHidden/>
              </w:rPr>
              <w:tab/>
            </w:r>
            <w:r>
              <w:rPr>
                <w:noProof/>
                <w:webHidden/>
              </w:rPr>
              <w:fldChar w:fldCharType="begin"/>
            </w:r>
            <w:r>
              <w:rPr>
                <w:noProof/>
                <w:webHidden/>
              </w:rPr>
              <w:instrText xml:space="preserve"> PAGEREF _Toc13049486 \h </w:instrText>
            </w:r>
            <w:r>
              <w:rPr>
                <w:noProof/>
                <w:webHidden/>
              </w:rPr>
            </w:r>
            <w:r>
              <w:rPr>
                <w:noProof/>
                <w:webHidden/>
              </w:rPr>
              <w:fldChar w:fldCharType="separate"/>
            </w:r>
            <w:r w:rsidR="00062DA2">
              <w:rPr>
                <w:noProof/>
                <w:webHidden/>
              </w:rPr>
              <w:t>2</w:t>
            </w:r>
            <w:r>
              <w:rPr>
                <w:noProof/>
                <w:webHidden/>
              </w:rPr>
              <w:fldChar w:fldCharType="end"/>
            </w:r>
          </w:hyperlink>
        </w:p>
        <w:p w14:paraId="4AC6FE5F" w14:textId="7829480B" w:rsidR="00773688" w:rsidRDefault="00773688">
          <w:pPr>
            <w:pStyle w:val="TOC2"/>
            <w:tabs>
              <w:tab w:val="right" w:leader="dot" w:pos="8494"/>
            </w:tabs>
            <w:rPr>
              <w:noProof/>
            </w:rPr>
          </w:pPr>
          <w:hyperlink w:anchor="_Toc13049487" w:history="1">
            <w:r w:rsidRPr="00D90AD2">
              <w:rPr>
                <w:rStyle w:val="Hyperlink"/>
                <w:noProof/>
              </w:rPr>
              <w:t>2.5</w:t>
            </w:r>
            <w:r>
              <w:rPr>
                <w:rStyle w:val="Hyperlink"/>
                <w:noProof/>
              </w:rPr>
              <w:t xml:space="preserve">     </w:t>
            </w:r>
            <w:bookmarkStart w:id="0" w:name="_GoBack"/>
            <w:bookmarkEnd w:id="0"/>
            <w:r>
              <w:rPr>
                <w:rStyle w:val="Hyperlink"/>
                <w:noProof/>
              </w:rPr>
              <w:t xml:space="preserve"> </w:t>
            </w:r>
            <w:r w:rsidRPr="00D90AD2">
              <w:rPr>
                <w:rStyle w:val="Hyperlink"/>
                <w:noProof/>
              </w:rPr>
              <w:t xml:space="preserve"> CNN</w:t>
            </w:r>
            <w:r>
              <w:rPr>
                <w:noProof/>
                <w:webHidden/>
              </w:rPr>
              <w:tab/>
            </w:r>
            <w:r>
              <w:rPr>
                <w:noProof/>
                <w:webHidden/>
              </w:rPr>
              <w:fldChar w:fldCharType="begin"/>
            </w:r>
            <w:r>
              <w:rPr>
                <w:noProof/>
                <w:webHidden/>
              </w:rPr>
              <w:instrText xml:space="preserve"> PAGEREF _Toc13049487 \h </w:instrText>
            </w:r>
            <w:r>
              <w:rPr>
                <w:noProof/>
                <w:webHidden/>
              </w:rPr>
            </w:r>
            <w:r>
              <w:rPr>
                <w:noProof/>
                <w:webHidden/>
              </w:rPr>
              <w:fldChar w:fldCharType="separate"/>
            </w:r>
            <w:r w:rsidR="00062DA2">
              <w:rPr>
                <w:noProof/>
                <w:webHidden/>
              </w:rPr>
              <w:t>3</w:t>
            </w:r>
            <w:r>
              <w:rPr>
                <w:noProof/>
                <w:webHidden/>
              </w:rPr>
              <w:fldChar w:fldCharType="end"/>
            </w:r>
          </w:hyperlink>
        </w:p>
        <w:p w14:paraId="4F196EC8" w14:textId="27516434" w:rsidR="00773688" w:rsidRDefault="00773688">
          <w:pPr>
            <w:pStyle w:val="TOC1"/>
            <w:tabs>
              <w:tab w:val="left" w:pos="440"/>
              <w:tab w:val="right" w:leader="dot" w:pos="8494"/>
            </w:tabs>
            <w:rPr>
              <w:noProof/>
            </w:rPr>
          </w:pPr>
          <w:hyperlink w:anchor="_Toc13049488" w:history="1">
            <w:r w:rsidRPr="00D90AD2">
              <w:rPr>
                <w:rStyle w:val="Hyperlink"/>
                <w:noProof/>
              </w:rPr>
              <w:t>3.</w:t>
            </w:r>
            <w:r>
              <w:rPr>
                <w:noProof/>
              </w:rPr>
              <w:tab/>
            </w:r>
            <w:r w:rsidRPr="00D90AD2">
              <w:rPr>
                <w:rStyle w:val="Hyperlink"/>
                <w:noProof/>
              </w:rPr>
              <w:t>Results</w:t>
            </w:r>
            <w:r>
              <w:rPr>
                <w:noProof/>
                <w:webHidden/>
              </w:rPr>
              <w:tab/>
            </w:r>
            <w:r>
              <w:rPr>
                <w:noProof/>
                <w:webHidden/>
              </w:rPr>
              <w:fldChar w:fldCharType="begin"/>
            </w:r>
            <w:r>
              <w:rPr>
                <w:noProof/>
                <w:webHidden/>
              </w:rPr>
              <w:instrText xml:space="preserve"> PAGEREF _Toc13049488 \h </w:instrText>
            </w:r>
            <w:r>
              <w:rPr>
                <w:noProof/>
                <w:webHidden/>
              </w:rPr>
            </w:r>
            <w:r>
              <w:rPr>
                <w:noProof/>
                <w:webHidden/>
              </w:rPr>
              <w:fldChar w:fldCharType="separate"/>
            </w:r>
            <w:r w:rsidR="00062DA2">
              <w:rPr>
                <w:noProof/>
                <w:webHidden/>
              </w:rPr>
              <w:t>4</w:t>
            </w:r>
            <w:r>
              <w:rPr>
                <w:noProof/>
                <w:webHidden/>
              </w:rPr>
              <w:fldChar w:fldCharType="end"/>
            </w:r>
          </w:hyperlink>
        </w:p>
        <w:p w14:paraId="1DBBDA8E" w14:textId="1157AB28" w:rsidR="00773688" w:rsidRDefault="00773688">
          <w:pPr>
            <w:pStyle w:val="TOC2"/>
            <w:tabs>
              <w:tab w:val="left" w:pos="880"/>
              <w:tab w:val="right" w:leader="dot" w:pos="8494"/>
            </w:tabs>
            <w:rPr>
              <w:noProof/>
            </w:rPr>
          </w:pPr>
          <w:hyperlink w:anchor="_Toc13049489" w:history="1">
            <w:r w:rsidRPr="00D90AD2">
              <w:rPr>
                <w:rStyle w:val="Hyperlink"/>
                <w:noProof/>
              </w:rPr>
              <w:t>3.1</w:t>
            </w:r>
            <w:r>
              <w:rPr>
                <w:noProof/>
              </w:rPr>
              <w:tab/>
            </w:r>
            <w:r w:rsidRPr="00D90AD2">
              <w:rPr>
                <w:rStyle w:val="Hyperlink"/>
                <w:noProof/>
              </w:rPr>
              <w:t>Step 01/ data loader</w:t>
            </w:r>
            <w:r>
              <w:rPr>
                <w:noProof/>
                <w:webHidden/>
              </w:rPr>
              <w:tab/>
            </w:r>
            <w:r>
              <w:rPr>
                <w:noProof/>
                <w:webHidden/>
              </w:rPr>
              <w:fldChar w:fldCharType="begin"/>
            </w:r>
            <w:r>
              <w:rPr>
                <w:noProof/>
                <w:webHidden/>
              </w:rPr>
              <w:instrText xml:space="preserve"> PAGEREF _Toc13049489 \h </w:instrText>
            </w:r>
            <w:r>
              <w:rPr>
                <w:noProof/>
                <w:webHidden/>
              </w:rPr>
            </w:r>
            <w:r>
              <w:rPr>
                <w:noProof/>
                <w:webHidden/>
              </w:rPr>
              <w:fldChar w:fldCharType="separate"/>
            </w:r>
            <w:r w:rsidR="00062DA2">
              <w:rPr>
                <w:noProof/>
                <w:webHidden/>
              </w:rPr>
              <w:t>4</w:t>
            </w:r>
            <w:r>
              <w:rPr>
                <w:noProof/>
                <w:webHidden/>
              </w:rPr>
              <w:fldChar w:fldCharType="end"/>
            </w:r>
          </w:hyperlink>
        </w:p>
        <w:p w14:paraId="4ABC42A4" w14:textId="229A53F0" w:rsidR="00773688" w:rsidRDefault="00773688">
          <w:pPr>
            <w:pStyle w:val="TOC2"/>
            <w:tabs>
              <w:tab w:val="left" w:pos="880"/>
              <w:tab w:val="right" w:leader="dot" w:pos="8494"/>
            </w:tabs>
            <w:rPr>
              <w:noProof/>
            </w:rPr>
          </w:pPr>
          <w:hyperlink w:anchor="_Toc13049490" w:history="1">
            <w:r w:rsidRPr="00D90AD2">
              <w:rPr>
                <w:rStyle w:val="Hyperlink"/>
                <w:noProof/>
              </w:rPr>
              <w:t>3.2</w:t>
            </w:r>
            <w:r>
              <w:rPr>
                <w:noProof/>
              </w:rPr>
              <w:tab/>
            </w:r>
            <w:r w:rsidRPr="00D90AD2">
              <w:rPr>
                <w:rStyle w:val="Hyperlink"/>
                <w:noProof/>
              </w:rPr>
              <w:t>k_nearest_neighbor</w:t>
            </w:r>
            <w:r>
              <w:rPr>
                <w:noProof/>
                <w:webHidden/>
              </w:rPr>
              <w:tab/>
            </w:r>
            <w:r>
              <w:rPr>
                <w:noProof/>
                <w:webHidden/>
              </w:rPr>
              <w:fldChar w:fldCharType="begin"/>
            </w:r>
            <w:r>
              <w:rPr>
                <w:noProof/>
                <w:webHidden/>
              </w:rPr>
              <w:instrText xml:space="preserve"> PAGEREF _Toc13049490 \h </w:instrText>
            </w:r>
            <w:r>
              <w:rPr>
                <w:noProof/>
                <w:webHidden/>
              </w:rPr>
            </w:r>
            <w:r>
              <w:rPr>
                <w:noProof/>
                <w:webHidden/>
              </w:rPr>
              <w:fldChar w:fldCharType="separate"/>
            </w:r>
            <w:r w:rsidR="00062DA2">
              <w:rPr>
                <w:noProof/>
                <w:webHidden/>
              </w:rPr>
              <w:t>4</w:t>
            </w:r>
            <w:r>
              <w:rPr>
                <w:noProof/>
                <w:webHidden/>
              </w:rPr>
              <w:fldChar w:fldCharType="end"/>
            </w:r>
          </w:hyperlink>
        </w:p>
        <w:p w14:paraId="33556B3D" w14:textId="3CF53342" w:rsidR="00773688" w:rsidRDefault="00773688">
          <w:pPr>
            <w:pStyle w:val="TOC2"/>
            <w:tabs>
              <w:tab w:val="left" w:pos="880"/>
              <w:tab w:val="right" w:leader="dot" w:pos="8494"/>
            </w:tabs>
            <w:rPr>
              <w:noProof/>
            </w:rPr>
          </w:pPr>
          <w:hyperlink w:anchor="_Toc13049491" w:history="1">
            <w:r w:rsidRPr="00D90AD2">
              <w:rPr>
                <w:rStyle w:val="Hyperlink"/>
                <w:noProof/>
              </w:rPr>
              <w:t>3.3</w:t>
            </w:r>
            <w:r>
              <w:rPr>
                <w:noProof/>
              </w:rPr>
              <w:tab/>
            </w:r>
            <w:r w:rsidRPr="00D90AD2">
              <w:rPr>
                <w:rStyle w:val="Hyperlink"/>
                <w:noProof/>
              </w:rPr>
              <w:t>CNN</w:t>
            </w:r>
            <w:r>
              <w:rPr>
                <w:noProof/>
                <w:webHidden/>
              </w:rPr>
              <w:tab/>
            </w:r>
            <w:r>
              <w:rPr>
                <w:noProof/>
                <w:webHidden/>
              </w:rPr>
              <w:fldChar w:fldCharType="begin"/>
            </w:r>
            <w:r>
              <w:rPr>
                <w:noProof/>
                <w:webHidden/>
              </w:rPr>
              <w:instrText xml:space="preserve"> PAGEREF _Toc13049491 \h </w:instrText>
            </w:r>
            <w:r>
              <w:rPr>
                <w:noProof/>
                <w:webHidden/>
              </w:rPr>
            </w:r>
            <w:r>
              <w:rPr>
                <w:noProof/>
                <w:webHidden/>
              </w:rPr>
              <w:fldChar w:fldCharType="separate"/>
            </w:r>
            <w:r w:rsidR="00062DA2">
              <w:rPr>
                <w:noProof/>
                <w:webHidden/>
              </w:rPr>
              <w:t>6</w:t>
            </w:r>
            <w:r>
              <w:rPr>
                <w:noProof/>
                <w:webHidden/>
              </w:rPr>
              <w:fldChar w:fldCharType="end"/>
            </w:r>
          </w:hyperlink>
        </w:p>
        <w:p w14:paraId="6EFFDEF2" w14:textId="40E2AC08" w:rsidR="00773688" w:rsidRDefault="00773688">
          <w:pPr>
            <w:pStyle w:val="TOC1"/>
            <w:tabs>
              <w:tab w:val="left" w:pos="440"/>
              <w:tab w:val="right" w:leader="dot" w:pos="8494"/>
            </w:tabs>
            <w:rPr>
              <w:noProof/>
            </w:rPr>
          </w:pPr>
          <w:hyperlink w:anchor="_Toc13049492" w:history="1">
            <w:r w:rsidRPr="00D90AD2">
              <w:rPr>
                <w:rStyle w:val="Hyperlink"/>
                <w:noProof/>
              </w:rPr>
              <w:t>4.</w:t>
            </w:r>
            <w:r>
              <w:rPr>
                <w:noProof/>
              </w:rPr>
              <w:tab/>
            </w:r>
            <w:r w:rsidRPr="00D90AD2">
              <w:rPr>
                <w:rStyle w:val="Hyperlink"/>
                <w:noProof/>
              </w:rPr>
              <w:t>Analysis</w:t>
            </w:r>
            <w:r>
              <w:rPr>
                <w:noProof/>
                <w:webHidden/>
              </w:rPr>
              <w:tab/>
            </w:r>
            <w:r>
              <w:rPr>
                <w:noProof/>
                <w:webHidden/>
              </w:rPr>
              <w:fldChar w:fldCharType="begin"/>
            </w:r>
            <w:r>
              <w:rPr>
                <w:noProof/>
                <w:webHidden/>
              </w:rPr>
              <w:instrText xml:space="preserve"> PAGEREF _Toc13049492 \h </w:instrText>
            </w:r>
            <w:r>
              <w:rPr>
                <w:noProof/>
                <w:webHidden/>
              </w:rPr>
            </w:r>
            <w:r>
              <w:rPr>
                <w:noProof/>
                <w:webHidden/>
              </w:rPr>
              <w:fldChar w:fldCharType="separate"/>
            </w:r>
            <w:r w:rsidR="00062DA2">
              <w:rPr>
                <w:noProof/>
                <w:webHidden/>
              </w:rPr>
              <w:t>7</w:t>
            </w:r>
            <w:r>
              <w:rPr>
                <w:noProof/>
                <w:webHidden/>
              </w:rPr>
              <w:fldChar w:fldCharType="end"/>
            </w:r>
          </w:hyperlink>
        </w:p>
        <w:p w14:paraId="6918D74F" w14:textId="23C75BA6" w:rsidR="00773688" w:rsidRDefault="00773688">
          <w:pPr>
            <w:pStyle w:val="TOC2"/>
            <w:tabs>
              <w:tab w:val="left" w:pos="880"/>
              <w:tab w:val="right" w:leader="dot" w:pos="8494"/>
            </w:tabs>
            <w:rPr>
              <w:noProof/>
            </w:rPr>
          </w:pPr>
          <w:hyperlink w:anchor="_Toc13049493" w:history="1">
            <w:r w:rsidRPr="00D90AD2">
              <w:rPr>
                <w:rStyle w:val="Hyperlink"/>
                <w:noProof/>
              </w:rPr>
              <w:t>4.1</w:t>
            </w:r>
            <w:r>
              <w:rPr>
                <w:noProof/>
              </w:rPr>
              <w:tab/>
            </w:r>
            <w:r w:rsidRPr="00D90AD2">
              <w:rPr>
                <w:rStyle w:val="Hyperlink"/>
                <w:noProof/>
              </w:rPr>
              <w:t>Data loading</w:t>
            </w:r>
            <w:r>
              <w:rPr>
                <w:noProof/>
                <w:webHidden/>
              </w:rPr>
              <w:tab/>
            </w:r>
            <w:r>
              <w:rPr>
                <w:noProof/>
                <w:webHidden/>
              </w:rPr>
              <w:fldChar w:fldCharType="begin"/>
            </w:r>
            <w:r>
              <w:rPr>
                <w:noProof/>
                <w:webHidden/>
              </w:rPr>
              <w:instrText xml:space="preserve"> PAGEREF _Toc13049493 \h </w:instrText>
            </w:r>
            <w:r>
              <w:rPr>
                <w:noProof/>
                <w:webHidden/>
              </w:rPr>
            </w:r>
            <w:r>
              <w:rPr>
                <w:noProof/>
                <w:webHidden/>
              </w:rPr>
              <w:fldChar w:fldCharType="separate"/>
            </w:r>
            <w:r w:rsidR="00062DA2">
              <w:rPr>
                <w:noProof/>
                <w:webHidden/>
              </w:rPr>
              <w:t>7</w:t>
            </w:r>
            <w:r>
              <w:rPr>
                <w:noProof/>
                <w:webHidden/>
              </w:rPr>
              <w:fldChar w:fldCharType="end"/>
            </w:r>
          </w:hyperlink>
        </w:p>
        <w:p w14:paraId="7908D307" w14:textId="3721DB47" w:rsidR="00773688" w:rsidRDefault="00773688">
          <w:pPr>
            <w:pStyle w:val="TOC2"/>
            <w:tabs>
              <w:tab w:val="left" w:pos="880"/>
              <w:tab w:val="right" w:leader="dot" w:pos="8494"/>
            </w:tabs>
            <w:rPr>
              <w:noProof/>
            </w:rPr>
          </w:pPr>
          <w:hyperlink w:anchor="_Toc13049494" w:history="1">
            <w:r w:rsidRPr="00D90AD2">
              <w:rPr>
                <w:rStyle w:val="Hyperlink"/>
                <w:noProof/>
              </w:rPr>
              <w:t>4.2</w:t>
            </w:r>
            <w:r>
              <w:rPr>
                <w:noProof/>
              </w:rPr>
              <w:tab/>
            </w:r>
            <w:r w:rsidRPr="00D90AD2">
              <w:rPr>
                <w:rStyle w:val="Hyperlink"/>
                <w:noProof/>
              </w:rPr>
              <w:t>Image processors</w:t>
            </w:r>
            <w:r>
              <w:rPr>
                <w:noProof/>
                <w:webHidden/>
              </w:rPr>
              <w:tab/>
            </w:r>
            <w:r>
              <w:rPr>
                <w:noProof/>
                <w:webHidden/>
              </w:rPr>
              <w:fldChar w:fldCharType="begin"/>
            </w:r>
            <w:r>
              <w:rPr>
                <w:noProof/>
                <w:webHidden/>
              </w:rPr>
              <w:instrText xml:space="preserve"> PAGEREF _Toc13049494 \h </w:instrText>
            </w:r>
            <w:r>
              <w:rPr>
                <w:noProof/>
                <w:webHidden/>
              </w:rPr>
            </w:r>
            <w:r>
              <w:rPr>
                <w:noProof/>
                <w:webHidden/>
              </w:rPr>
              <w:fldChar w:fldCharType="separate"/>
            </w:r>
            <w:r w:rsidR="00062DA2">
              <w:rPr>
                <w:noProof/>
                <w:webHidden/>
              </w:rPr>
              <w:t>7</w:t>
            </w:r>
            <w:r>
              <w:rPr>
                <w:noProof/>
                <w:webHidden/>
              </w:rPr>
              <w:fldChar w:fldCharType="end"/>
            </w:r>
          </w:hyperlink>
        </w:p>
        <w:p w14:paraId="6294B1DF" w14:textId="197197B4" w:rsidR="00773688" w:rsidRDefault="00773688">
          <w:pPr>
            <w:pStyle w:val="TOC2"/>
            <w:tabs>
              <w:tab w:val="left" w:pos="880"/>
              <w:tab w:val="right" w:leader="dot" w:pos="8494"/>
            </w:tabs>
            <w:rPr>
              <w:noProof/>
            </w:rPr>
          </w:pPr>
          <w:hyperlink w:anchor="_Toc13049495" w:history="1">
            <w:r w:rsidRPr="00D90AD2">
              <w:rPr>
                <w:rStyle w:val="Hyperlink"/>
                <w:noProof/>
              </w:rPr>
              <w:t>4.3</w:t>
            </w:r>
            <w:r>
              <w:rPr>
                <w:noProof/>
              </w:rPr>
              <w:tab/>
            </w:r>
            <w:r w:rsidRPr="00D90AD2">
              <w:rPr>
                <w:rStyle w:val="Hyperlink"/>
                <w:noProof/>
              </w:rPr>
              <w:t>KNN classifier</w:t>
            </w:r>
            <w:r>
              <w:rPr>
                <w:noProof/>
                <w:webHidden/>
              </w:rPr>
              <w:tab/>
            </w:r>
            <w:r>
              <w:rPr>
                <w:noProof/>
                <w:webHidden/>
              </w:rPr>
              <w:fldChar w:fldCharType="begin"/>
            </w:r>
            <w:r>
              <w:rPr>
                <w:noProof/>
                <w:webHidden/>
              </w:rPr>
              <w:instrText xml:space="preserve"> PAGEREF _Toc13049495 \h </w:instrText>
            </w:r>
            <w:r>
              <w:rPr>
                <w:noProof/>
                <w:webHidden/>
              </w:rPr>
            </w:r>
            <w:r>
              <w:rPr>
                <w:noProof/>
                <w:webHidden/>
              </w:rPr>
              <w:fldChar w:fldCharType="separate"/>
            </w:r>
            <w:r w:rsidR="00062DA2">
              <w:rPr>
                <w:noProof/>
                <w:webHidden/>
              </w:rPr>
              <w:t>7</w:t>
            </w:r>
            <w:r>
              <w:rPr>
                <w:noProof/>
                <w:webHidden/>
              </w:rPr>
              <w:fldChar w:fldCharType="end"/>
            </w:r>
          </w:hyperlink>
        </w:p>
        <w:p w14:paraId="7D789B70" w14:textId="5CFAD39C" w:rsidR="00773688" w:rsidRDefault="00773688">
          <w:pPr>
            <w:pStyle w:val="TOC2"/>
            <w:tabs>
              <w:tab w:val="left" w:pos="880"/>
              <w:tab w:val="right" w:leader="dot" w:pos="8494"/>
            </w:tabs>
            <w:rPr>
              <w:noProof/>
            </w:rPr>
          </w:pPr>
          <w:hyperlink w:anchor="_Toc13049496" w:history="1">
            <w:r w:rsidRPr="00D90AD2">
              <w:rPr>
                <w:rStyle w:val="Hyperlink"/>
                <w:noProof/>
              </w:rPr>
              <w:t>4.4</w:t>
            </w:r>
            <w:r>
              <w:rPr>
                <w:noProof/>
              </w:rPr>
              <w:tab/>
            </w:r>
            <w:r w:rsidRPr="00D90AD2">
              <w:rPr>
                <w:rStyle w:val="Hyperlink"/>
                <w:noProof/>
              </w:rPr>
              <w:t>Neural Nets</w:t>
            </w:r>
            <w:r>
              <w:rPr>
                <w:noProof/>
                <w:webHidden/>
              </w:rPr>
              <w:tab/>
            </w:r>
            <w:r>
              <w:rPr>
                <w:noProof/>
                <w:webHidden/>
              </w:rPr>
              <w:fldChar w:fldCharType="begin"/>
            </w:r>
            <w:r>
              <w:rPr>
                <w:noProof/>
                <w:webHidden/>
              </w:rPr>
              <w:instrText xml:space="preserve"> PAGEREF _Toc13049496 \h </w:instrText>
            </w:r>
            <w:r>
              <w:rPr>
                <w:noProof/>
                <w:webHidden/>
              </w:rPr>
            </w:r>
            <w:r>
              <w:rPr>
                <w:noProof/>
                <w:webHidden/>
              </w:rPr>
              <w:fldChar w:fldCharType="separate"/>
            </w:r>
            <w:r w:rsidR="00062DA2">
              <w:rPr>
                <w:noProof/>
                <w:webHidden/>
              </w:rPr>
              <w:t>7</w:t>
            </w:r>
            <w:r>
              <w:rPr>
                <w:noProof/>
                <w:webHidden/>
              </w:rPr>
              <w:fldChar w:fldCharType="end"/>
            </w:r>
          </w:hyperlink>
        </w:p>
        <w:p w14:paraId="16F01951" w14:textId="7711886D" w:rsidR="00773688" w:rsidRDefault="00773688">
          <w:pPr>
            <w:pStyle w:val="TOC1"/>
            <w:tabs>
              <w:tab w:val="left" w:pos="440"/>
              <w:tab w:val="right" w:leader="dot" w:pos="8494"/>
            </w:tabs>
            <w:rPr>
              <w:noProof/>
            </w:rPr>
          </w:pPr>
          <w:hyperlink w:anchor="_Toc13049497" w:history="1">
            <w:r w:rsidRPr="00D90AD2">
              <w:rPr>
                <w:rStyle w:val="Hyperlink"/>
                <w:noProof/>
              </w:rPr>
              <w:t>5.</w:t>
            </w:r>
            <w:r>
              <w:rPr>
                <w:noProof/>
              </w:rPr>
              <w:tab/>
            </w:r>
            <w:r w:rsidRPr="00D90AD2">
              <w:rPr>
                <w:rStyle w:val="Hyperlink"/>
                <w:noProof/>
              </w:rPr>
              <w:t>References</w:t>
            </w:r>
            <w:r>
              <w:rPr>
                <w:noProof/>
                <w:webHidden/>
              </w:rPr>
              <w:tab/>
            </w:r>
            <w:r>
              <w:rPr>
                <w:noProof/>
                <w:webHidden/>
              </w:rPr>
              <w:fldChar w:fldCharType="begin"/>
            </w:r>
            <w:r>
              <w:rPr>
                <w:noProof/>
                <w:webHidden/>
              </w:rPr>
              <w:instrText xml:space="preserve"> PAGEREF _Toc13049497 \h </w:instrText>
            </w:r>
            <w:r>
              <w:rPr>
                <w:noProof/>
                <w:webHidden/>
              </w:rPr>
            </w:r>
            <w:r>
              <w:rPr>
                <w:noProof/>
                <w:webHidden/>
              </w:rPr>
              <w:fldChar w:fldCharType="separate"/>
            </w:r>
            <w:r w:rsidR="00062DA2">
              <w:rPr>
                <w:noProof/>
                <w:webHidden/>
              </w:rPr>
              <w:t>8</w:t>
            </w:r>
            <w:r>
              <w:rPr>
                <w:noProof/>
                <w:webHidden/>
              </w:rPr>
              <w:fldChar w:fldCharType="end"/>
            </w:r>
          </w:hyperlink>
        </w:p>
        <w:p w14:paraId="209653C5" w14:textId="053D4138" w:rsidR="00630B08" w:rsidRDefault="00AF6325" w:rsidP="00AF6325">
          <w:pPr>
            <w:rPr>
              <w:b/>
              <w:bCs/>
              <w:noProof/>
            </w:rPr>
          </w:pPr>
          <w:r>
            <w:rPr>
              <w:b/>
              <w:bCs/>
              <w:noProof/>
            </w:rPr>
            <w:fldChar w:fldCharType="end"/>
          </w:r>
        </w:p>
      </w:sdtContent>
    </w:sdt>
    <w:p w14:paraId="421863A4" w14:textId="77777777" w:rsidR="00AF6325" w:rsidRDefault="00AF6325" w:rsidP="00AF6325">
      <w:pPr>
        <w:rPr>
          <w:b/>
          <w:bCs/>
          <w:noProof/>
        </w:rPr>
      </w:pPr>
    </w:p>
    <w:p w14:paraId="3CB35176" w14:textId="54283DFB" w:rsidR="00AF6325" w:rsidRDefault="00AF6325" w:rsidP="00AF6325">
      <w:pPr>
        <w:rPr>
          <w:b/>
          <w:bCs/>
          <w:noProof/>
        </w:rPr>
      </w:pPr>
    </w:p>
    <w:p w14:paraId="26DE990E" w14:textId="7FC3E8DB" w:rsidR="00301D85" w:rsidRDefault="00301D85" w:rsidP="00AF6325">
      <w:pPr>
        <w:rPr>
          <w:b/>
          <w:bCs/>
          <w:noProof/>
        </w:rPr>
      </w:pPr>
    </w:p>
    <w:p w14:paraId="6BA5EE98" w14:textId="6EB4E406" w:rsidR="004A745A" w:rsidRDefault="004A745A" w:rsidP="00AF6325">
      <w:pPr>
        <w:rPr>
          <w:b/>
          <w:bCs/>
          <w:noProof/>
        </w:rPr>
      </w:pPr>
    </w:p>
    <w:p w14:paraId="2C9C9A9D" w14:textId="77777777" w:rsidR="004A745A" w:rsidRDefault="004A745A" w:rsidP="00AF6325">
      <w:pPr>
        <w:rPr>
          <w:b/>
          <w:bCs/>
          <w:noProof/>
        </w:rPr>
      </w:pPr>
    </w:p>
    <w:p w14:paraId="0E2F7A36" w14:textId="4E7029D5" w:rsidR="00301D85" w:rsidRDefault="00301D85" w:rsidP="00AF6325">
      <w:pPr>
        <w:rPr>
          <w:b/>
          <w:bCs/>
          <w:noProof/>
        </w:rPr>
      </w:pPr>
    </w:p>
    <w:p w14:paraId="40019D68" w14:textId="19006E22" w:rsidR="00301D85" w:rsidRDefault="00301D85" w:rsidP="00AF6325">
      <w:pPr>
        <w:rPr>
          <w:b/>
          <w:bCs/>
          <w:noProof/>
        </w:rPr>
      </w:pPr>
    </w:p>
    <w:p w14:paraId="408DCF8A" w14:textId="77777777" w:rsidR="00301D85" w:rsidRDefault="00301D85" w:rsidP="00AF6325">
      <w:pPr>
        <w:rPr>
          <w:b/>
          <w:bCs/>
          <w:noProof/>
        </w:rPr>
      </w:pPr>
    </w:p>
    <w:p w14:paraId="4648EF43" w14:textId="77777777" w:rsidR="00AF6325" w:rsidRDefault="00AF6325" w:rsidP="00AF6325">
      <w:pPr>
        <w:rPr>
          <w:b/>
          <w:bCs/>
          <w:noProof/>
        </w:rPr>
      </w:pPr>
    </w:p>
    <w:p w14:paraId="2BDB409B" w14:textId="77777777" w:rsidR="00AF6325" w:rsidRDefault="00AF6325" w:rsidP="00AF6325">
      <w:pPr>
        <w:rPr>
          <w:b/>
          <w:bCs/>
          <w:noProof/>
        </w:rPr>
      </w:pPr>
    </w:p>
    <w:p w14:paraId="5826308F" w14:textId="6D010401" w:rsidR="00EE4343" w:rsidRDefault="006F2907" w:rsidP="0093260E">
      <w:pPr>
        <w:pStyle w:val="Heading1"/>
        <w:numPr>
          <w:ilvl w:val="0"/>
          <w:numId w:val="2"/>
        </w:numPr>
        <w:ind w:left="0" w:firstLine="0"/>
      </w:pPr>
      <w:bookmarkStart w:id="1" w:name="_Toc13049481"/>
      <w:r>
        <w:lastRenderedPageBreak/>
        <w:t>Abstract</w:t>
      </w:r>
      <w:bookmarkEnd w:id="1"/>
    </w:p>
    <w:p w14:paraId="4F57E93D" w14:textId="77777777" w:rsidR="00E03802" w:rsidRDefault="006F2907" w:rsidP="007A3211">
      <w:pPr>
        <w:pStyle w:val="ListParagraph"/>
      </w:pPr>
      <w:r>
        <w:t xml:space="preserve">In this assignment, </w:t>
      </w:r>
      <w:r w:rsidR="00034C11">
        <w:t>we’ve reimplemented step 01,02,04 and 05 provided by sample program</w:t>
      </w:r>
      <w:r w:rsidR="00A679DC">
        <w:t xml:space="preserve"> as well as a simple CNN </w:t>
      </w:r>
      <w:r w:rsidR="002510F4">
        <w:t>classifier</w:t>
      </w:r>
      <w:r w:rsidR="00034C11">
        <w:t xml:space="preserve"> in python.</w:t>
      </w:r>
    </w:p>
    <w:p w14:paraId="7D0F9BE5" w14:textId="17008E05" w:rsidR="00E03802" w:rsidRDefault="00034C11" w:rsidP="007A3211">
      <w:pPr>
        <w:pStyle w:val="ListParagraph"/>
      </w:pPr>
      <w:r>
        <w:t xml:space="preserve">In step 01, we’ve changed the original </w:t>
      </w:r>
      <w:r w:rsidR="008B4627">
        <w:t xml:space="preserve">read one process </w:t>
      </w:r>
      <w:r w:rsidR="00A679DC">
        <w:t>one</w:t>
      </w:r>
      <w:r w:rsidR="008B4627">
        <w:t xml:space="preserve"> into read </w:t>
      </w:r>
      <w:r w:rsidR="00A679DC">
        <w:t xml:space="preserve">in </w:t>
      </w:r>
      <w:r w:rsidR="008B4627">
        <w:t>all the images including both training samples and test samples into</w:t>
      </w:r>
      <w:r w:rsidR="00A679DC">
        <w:t xml:space="preserve"> a</w:t>
      </w:r>
      <w:r w:rsidR="008B4627">
        <w:t xml:space="preserve"> </w:t>
      </w:r>
      <w:r w:rsidR="005F4D59">
        <w:t>N</w:t>
      </w:r>
      <w:r w:rsidR="008B4627">
        <w:t>umpy array</w:t>
      </w:r>
      <w:r w:rsidR="00A679DC">
        <w:t xml:space="preserve"> and</w:t>
      </w:r>
      <w:r w:rsidR="005F4D59">
        <w:t xml:space="preserve"> then reshape the </w:t>
      </w:r>
      <w:r w:rsidR="00A679DC">
        <w:t xml:space="preserve">single (28,28) </w:t>
      </w:r>
      <w:r w:rsidR="005F4D59">
        <w:t>image</w:t>
      </w:r>
      <w:r w:rsidR="00A679DC">
        <w:t xml:space="preserve"> array</w:t>
      </w:r>
      <w:r w:rsidR="005F4D59">
        <w:t xml:space="preserve"> into a single row vector so that the whole dataset became a </w:t>
      </w:r>
      <w:r w:rsidR="00A679DC">
        <w:t>(n,784) matrix</w:t>
      </w:r>
      <w:r w:rsidR="00E03802">
        <w:t xml:space="preserve"> to increase recognition speed</w:t>
      </w:r>
      <w:r w:rsidR="00A679DC">
        <w:t>.</w:t>
      </w:r>
      <w:r w:rsidR="00E03802">
        <w:t xml:space="preserve"> Also,</w:t>
      </w:r>
      <w:r w:rsidR="008B4627">
        <w:t xml:space="preserve"> </w:t>
      </w:r>
      <w:r w:rsidR="00E03802">
        <w:t>to reduce the loading time, an ‘npz’ file was created for quick data loading.</w:t>
      </w:r>
    </w:p>
    <w:p w14:paraId="1626826A" w14:textId="77777777" w:rsidR="00E03802" w:rsidRDefault="00E03802" w:rsidP="007A3211">
      <w:pPr>
        <w:pStyle w:val="ListParagraph"/>
      </w:pPr>
      <w:r>
        <w:t>For</w:t>
      </w:r>
      <w:r w:rsidR="008B4627">
        <w:t xml:space="preserve"> step 02 and step 04 </w:t>
      </w:r>
      <w:r>
        <w:t xml:space="preserve">we’ve combined them </w:t>
      </w:r>
      <w:r w:rsidR="008B4627">
        <w:t xml:space="preserve">into a single python package ‘image_processors’, in this package </w:t>
      </w:r>
      <w:r>
        <w:t xml:space="preserve">there’re </w:t>
      </w:r>
      <w:r w:rsidR="008B4627">
        <w:t xml:space="preserve">2 simple functions: intensity attenuator and </w:t>
      </w:r>
      <w:r w:rsidR="005F4D59">
        <w:t xml:space="preserve">binarizer which both directly return the result as a NumPy array. </w:t>
      </w:r>
    </w:p>
    <w:p w14:paraId="3FAFA963" w14:textId="1555A5B4" w:rsidR="00AC7C12" w:rsidRDefault="00062DA2" w:rsidP="007A3211">
      <w:pPr>
        <w:pStyle w:val="ListParagraph"/>
      </w:pPr>
      <w:r>
        <w:rPr>
          <w:noProof/>
        </w:rPr>
        <w:object w:dxaOrig="1440" w:dyaOrig="1440" w14:anchorId="37165A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209.55pt;margin-top:44.05pt;width:158.45pt;height:13.95pt;z-index:-251653632;mso-wrap-edited:f;mso-width-percent:0;mso-height-percent:0;mso-position-horizontal-relative:text;mso-position-vertical-relative:text;mso-width-percent:0;mso-height-percent:0" wrapcoords="-78 0 -78 19059 21522 19059 21522 0 -78 0">
            <v:imagedata r:id="rId11" o:title=""/>
            <w10:wrap type="tight"/>
          </v:shape>
          <o:OLEObject Type="Embed" ProgID="Word.OpenDocumentText.12" ShapeID="_x0000_s1026" DrawAspect="Content" ObjectID="_1623662295" r:id="rId12"/>
        </w:object>
      </w:r>
      <w:r w:rsidR="005F4D59">
        <w:t xml:space="preserve">In step </w:t>
      </w:r>
      <w:r w:rsidR="00E03802">
        <w:t>0</w:t>
      </w:r>
      <w:r w:rsidR="005F4D59">
        <w:t xml:space="preserve">5, we’ve changed the distance from Manhattan distance to Euclidian distance which greatly increase calculation </w:t>
      </w:r>
      <w:r w:rsidR="001434BE">
        <w:t>complexity (</w:t>
      </w:r>
      <w:r w:rsidR="005F4D59">
        <w:t>To measure the time</w:t>
      </w:r>
      <w:r w:rsidR="00E03802">
        <w:t xml:space="preserve"> in same condition</w:t>
      </w:r>
      <w:r w:rsidR="005F4D59">
        <w:t>, the sample code</w:t>
      </w:r>
      <w:r w:rsidR="00E03802">
        <w:t>’s distance calculation method has also changed</w:t>
      </w:r>
      <w:r w:rsidR="005F4D59">
        <w:t xml:space="preserve"> to Euclidian distance via Numpy’s linear algebra package). </w:t>
      </w:r>
      <w:r w:rsidR="00E03802">
        <w:t>The</w:t>
      </w:r>
      <w:r w:rsidR="003B1ABE">
        <w:t xml:space="preserve"> result </w:t>
      </w:r>
      <w:r w:rsidR="00E03802">
        <w:t xml:space="preserve">is stored </w:t>
      </w:r>
      <w:r w:rsidR="003B1ABE">
        <w:t>in a distance matrix and then sort each sample’s distance array to find the nearest neighbor or k nearest neighbor.</w:t>
      </w:r>
    </w:p>
    <w:p w14:paraId="7E1CED0A" w14:textId="51F9FA03" w:rsidR="00E03802" w:rsidRPr="00EE4343" w:rsidRDefault="00E03802" w:rsidP="007A3211">
      <w:pPr>
        <w:pStyle w:val="ListParagraph"/>
      </w:pPr>
      <w:r>
        <w:t xml:space="preserve">In addition, a simple CNN </w:t>
      </w:r>
      <w:r w:rsidR="009F1E81">
        <w:t xml:space="preserve">was implemented </w:t>
      </w:r>
      <w:r w:rsidR="00696636">
        <w:t>to increase the accuracy and recognition speed.</w:t>
      </w:r>
    </w:p>
    <w:p w14:paraId="1E7694A7" w14:textId="09D95504" w:rsidR="0093260E" w:rsidRDefault="003B1ABE" w:rsidP="0093260E">
      <w:pPr>
        <w:pStyle w:val="Heading1"/>
        <w:numPr>
          <w:ilvl w:val="0"/>
          <w:numId w:val="2"/>
        </w:numPr>
        <w:ind w:left="0" w:firstLine="0"/>
      </w:pPr>
      <w:bookmarkStart w:id="2" w:name="_Toc13049482"/>
      <w:r>
        <w:t>Implementation details</w:t>
      </w:r>
      <w:bookmarkEnd w:id="2"/>
    </w:p>
    <w:p w14:paraId="691F5C5A" w14:textId="2C35DF62" w:rsidR="0093260E" w:rsidRDefault="00284E7C" w:rsidP="0093260E">
      <w:pPr>
        <w:pStyle w:val="Heading2"/>
        <w:numPr>
          <w:ilvl w:val="1"/>
          <w:numId w:val="2"/>
        </w:numPr>
      </w:pPr>
      <w:bookmarkStart w:id="3" w:name="_Toc13049483"/>
      <w:r>
        <w:t>d</w:t>
      </w:r>
      <w:r w:rsidR="003B1ABE">
        <w:t>ata_loader</w:t>
      </w:r>
      <w:bookmarkEnd w:id="3"/>
    </w:p>
    <w:p w14:paraId="32B54B4D" w14:textId="77777777" w:rsidR="00C620B5" w:rsidRDefault="003B1ABE" w:rsidP="007A3211">
      <w:pPr>
        <w:pStyle w:val="ListParagraph"/>
      </w:pPr>
      <w:r>
        <w:t xml:space="preserve">In this </w:t>
      </w:r>
      <w:r w:rsidR="00C620B5">
        <w:t>module, we firstly read each image in the datasets and reshape the image into a (1,784) Numpy array which then form a (datasize,784) matrix through append method. Meanwhile, we’ve also split the file name and extract the label from file name then store it in the label array. This module returns 4 Numpy arrays: Xtr for training images, Ytr for training images’ labels, Xte for test images and Yte for test images’ labels.</w:t>
      </w:r>
    </w:p>
    <w:p w14:paraId="617A563C" w14:textId="0F908B47" w:rsidR="00EE4343" w:rsidRDefault="00C620B5" w:rsidP="00C620B5">
      <w:pPr>
        <w:pStyle w:val="Heading2"/>
        <w:numPr>
          <w:ilvl w:val="1"/>
          <w:numId w:val="2"/>
        </w:numPr>
      </w:pPr>
      <w:bookmarkStart w:id="4" w:name="_Toc13049484"/>
      <w:r w:rsidRPr="00C620B5">
        <w:t>intensity_attenuator</w:t>
      </w:r>
      <w:bookmarkEnd w:id="4"/>
    </w:p>
    <w:p w14:paraId="3DE183F8" w14:textId="1D6A4951" w:rsidR="00C620B5" w:rsidRDefault="00C620B5" w:rsidP="007A3211">
      <w:pPr>
        <w:pStyle w:val="ListParagraph"/>
      </w:pPr>
      <w:r>
        <w:t xml:space="preserve">This module accepts a Numpy array and an integer ranges from 0 to 100 as strength, then multiply </w:t>
      </w:r>
      <m:oMath>
        <m:d>
          <m:dPr>
            <m:ctrlPr>
              <w:rPr>
                <w:rFonts w:ascii="Cambria Math" w:hAnsi="Cambria Math"/>
                <w:i/>
              </w:rPr>
            </m:ctrlPr>
          </m:dPr>
          <m:e>
            <m:r>
              <w:rPr>
                <w:rFonts w:ascii="Cambria Math" w:hAnsi="Cambria Math"/>
              </w:rPr>
              <m:t>100-strength</m:t>
            </m:r>
          </m:e>
        </m:d>
        <m:r>
          <w:rPr>
            <w:rFonts w:ascii="Cambria Math" w:hAnsi="Cambria Math"/>
          </w:rPr>
          <m:t>*100</m:t>
        </m:r>
      </m:oMath>
      <w:r>
        <w:t xml:space="preserve">  to the Numpy array.</w:t>
      </w:r>
    </w:p>
    <w:p w14:paraId="118B6D10" w14:textId="4EA2A2BE" w:rsidR="00284E7C" w:rsidRDefault="00284E7C" w:rsidP="00284E7C">
      <w:pPr>
        <w:pStyle w:val="Heading2"/>
        <w:numPr>
          <w:ilvl w:val="1"/>
          <w:numId w:val="2"/>
        </w:numPr>
      </w:pPr>
      <w:bookmarkStart w:id="5" w:name="_Toc13049485"/>
      <w:r w:rsidRPr="00284E7C">
        <w:t>binarizer</w:t>
      </w:r>
      <w:bookmarkEnd w:id="5"/>
    </w:p>
    <w:p w14:paraId="641682BE" w14:textId="100CF71A" w:rsidR="00284E7C" w:rsidRDefault="00284E7C" w:rsidP="007A3211">
      <w:pPr>
        <w:pStyle w:val="ListParagraph"/>
      </w:pPr>
      <w:r>
        <w:t xml:space="preserve">This module accepts a Numpy array </w:t>
      </w:r>
      <w:r w:rsidR="00E773F2">
        <w:t>and a threshold value. For any point in data array, if the value is greater than threshold then the value is set to 255 else set to 0.</w:t>
      </w:r>
    </w:p>
    <w:p w14:paraId="5C7051D2" w14:textId="589BB942" w:rsidR="00E773F2" w:rsidRDefault="00E773F2" w:rsidP="00221EC7">
      <w:pPr>
        <w:pStyle w:val="Heading2"/>
        <w:numPr>
          <w:ilvl w:val="1"/>
          <w:numId w:val="2"/>
        </w:numPr>
      </w:pPr>
      <w:bookmarkStart w:id="6" w:name="_Toc13049486"/>
      <w:r>
        <w:t>k_near</w:t>
      </w:r>
      <w:r w:rsidR="00221EC7">
        <w:t>est_neighbor</w:t>
      </w:r>
      <w:r w:rsidR="007F7E63" w:rsidRPr="007F7E63">
        <w:t xml:space="preserve"> </w:t>
      </w:r>
      <w:r w:rsidR="007F7E63" w:rsidRPr="007F7E63">
        <w:fldChar w:fldCharType="begin"/>
      </w:r>
      <w:r w:rsidR="007F7E63" w:rsidRPr="007F7E63">
        <w:instrText xml:space="preserve"> ADDIN ZOTERO_ITEM CSL_CITATION {"citationID":"NNHMuPVF","properties":{"formattedCitation":"[1]","plainCitation":"[1]","noteIndex":0},"citationItems":[{"id":2,"uris":["http://zotero.org/users/local/FEPCD9Tq/items/ZD2CJQVS"],"uri":["http://zotero.org/users/local/FEPCD9Tq/items/ZD2CJQVS"],"itemData":{"id":2,"type":"webpage","title":"Weighted k-Nearest-Neighbor Techniques and Ordinal Classification","genre":"doc-type:workingPaper","abstract":"In the field of statistical discrimination k-nearest neighbor classification is a well-known, easy and successful method. In this paper we present an extended version of this technique, where the distances of the nearest neighbors can be taken into account. In this sense there is a close connection to LOESS, a local regression technique. In addition we show possibilities to use nearest neighbor for classification in the case of an ordinal class structure. Empirical studies show the advantages of the new techniques.","URL":"https://epub.ub.uni-muenchen.de/1769/","note":"DOI: https://doi.org/10.5282/ubm/epub.1769","language":"eng","author":[{"family":"Hechenbichler","given":"K."},{"family":"Schliep","given":"K."}],"issued":{"date-parts":[["2004"]]},"accessed":{"date-parts":[["2019",7,3]]}}}],"schema":"https://github.com/citation-style-language/schema/raw/master/csl-citation.json"} </w:instrText>
      </w:r>
      <w:r w:rsidR="007F7E63" w:rsidRPr="007F7E63">
        <w:fldChar w:fldCharType="separate"/>
      </w:r>
      <w:r w:rsidR="007F7E63" w:rsidRPr="007F7E63">
        <w:t>[1]</w:t>
      </w:r>
      <w:bookmarkEnd w:id="6"/>
      <w:r w:rsidR="007F7E63" w:rsidRPr="007F7E63">
        <w:fldChar w:fldCharType="end"/>
      </w:r>
    </w:p>
    <w:p w14:paraId="356AD549" w14:textId="2B59A0EE" w:rsidR="00221EC7" w:rsidRDefault="00221EC7" w:rsidP="007A3211">
      <w:pPr>
        <w:pStyle w:val="ListParagraph"/>
      </w:pPr>
      <w:r>
        <w:t>This module takes data array and label array</w:t>
      </w:r>
      <w:r w:rsidR="00DF03F3">
        <w:t xml:space="preserve"> and give out a distance matrix</w:t>
      </w:r>
      <w:r w:rsidR="00B415B7">
        <w:rPr>
          <w:rFonts w:hint="eastAsia"/>
        </w:rPr>
        <w:t xml:space="preserve"> </w:t>
      </w:r>
      <w:r w:rsidR="00B415B7">
        <w:t xml:space="preserve">by using simple linear algebra method: </w:t>
      </w:r>
      <m:oMath>
        <m:r>
          <w:rPr>
            <w:rFonts w:ascii="Cambria Math" w:hAnsi="Cambria Math"/>
          </w:rPr>
          <m:t>dists=</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2A∙B</m:t>
            </m:r>
          </m:e>
        </m:rad>
      </m:oMath>
      <w:r w:rsidR="00B415B7">
        <w:t xml:space="preserve"> in which both A and B are matrixes.</w:t>
      </w:r>
    </w:p>
    <w:bookmarkStart w:id="7" w:name="_MON_1623051066"/>
    <w:bookmarkEnd w:id="7"/>
    <w:p w14:paraId="287F959E" w14:textId="34628AC5" w:rsidR="00B415B7" w:rsidRDefault="008C7D36" w:rsidP="008C7D36">
      <w:r>
        <w:rPr>
          <w:noProof/>
        </w:rPr>
        <w:object w:dxaOrig="9026" w:dyaOrig="557" w14:anchorId="49808586">
          <v:shape id="_x0000_i1026" type="#_x0000_t75" alt="" style="width:451.3pt;height:28.4pt" o:ole="">
            <v:imagedata r:id="rId13" o:title=""/>
          </v:shape>
          <o:OLEObject Type="Embed" ProgID="Word.OpenDocumentText.12" ShapeID="_x0000_i1026" DrawAspect="Content" ObjectID="_1623662294" r:id="rId14"/>
        </w:object>
      </w:r>
    </w:p>
    <w:p w14:paraId="730DC4B1" w14:textId="02CC5EFD" w:rsidR="00B415B7" w:rsidRPr="00CA2A75" w:rsidRDefault="005F75BA" w:rsidP="00CA2A75">
      <w:pPr>
        <w:pStyle w:val="Heading2"/>
        <w:ind w:left="720" w:hanging="360"/>
      </w:pPr>
      <w:bookmarkStart w:id="8" w:name="_Toc13049487"/>
      <w:r w:rsidRPr="00CA2A75">
        <w:lastRenderedPageBreak/>
        <w:t xml:space="preserve">2.5 </w:t>
      </w:r>
      <w:r w:rsidR="0047120F" w:rsidRPr="00CA2A75">
        <w:rPr>
          <w:rFonts w:hint="eastAsia"/>
        </w:rPr>
        <w:t>CNN</w:t>
      </w:r>
      <w:bookmarkEnd w:id="8"/>
    </w:p>
    <w:p w14:paraId="3BDBB845" w14:textId="3EBA9242" w:rsidR="00372EFE" w:rsidRDefault="00773688" w:rsidP="007A3211">
      <w:pPr>
        <w:pStyle w:val="ListParagraph"/>
      </w:pPr>
      <w:r>
        <w:rPr>
          <w:noProof/>
        </w:rPr>
        <mc:AlternateContent>
          <mc:Choice Requires="wps">
            <w:drawing>
              <wp:anchor distT="0" distB="0" distL="114300" distR="114300" simplePos="0" relativeHeight="251659776" behindDoc="0" locked="0" layoutInCell="1" allowOverlap="1" wp14:anchorId="43BE388E" wp14:editId="6DF6FBEE">
                <wp:simplePos x="0" y="0"/>
                <wp:positionH relativeFrom="margin">
                  <wp:posOffset>80010</wp:posOffset>
                </wp:positionH>
                <wp:positionV relativeFrom="paragraph">
                  <wp:posOffset>2633345</wp:posOffset>
                </wp:positionV>
                <wp:extent cx="532003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5320030" cy="635"/>
                        </a:xfrm>
                        <a:prstGeom prst="rect">
                          <a:avLst/>
                        </a:prstGeom>
                        <a:solidFill>
                          <a:prstClr val="white"/>
                        </a:solidFill>
                        <a:ln>
                          <a:noFill/>
                        </a:ln>
                      </wps:spPr>
                      <wps:txbx>
                        <w:txbxContent>
                          <w:p w14:paraId="2237AE1D" w14:textId="2928B83B" w:rsidR="008D5EB3" w:rsidRDefault="008D5EB3" w:rsidP="008D5EB3">
                            <w:pPr>
                              <w:pStyle w:val="Caption"/>
                              <w:jc w:val="center"/>
                              <w:rPr>
                                <w:noProof/>
                              </w:rPr>
                            </w:pPr>
                            <w:r>
                              <w:t xml:space="preserve">Figure </w:t>
                            </w:r>
                            <w:r w:rsidR="008C7D36">
                              <w:fldChar w:fldCharType="begin"/>
                            </w:r>
                            <w:r w:rsidR="008C7D36">
                              <w:instrText xml:space="preserve"> SEQ Figure \* ARABIC </w:instrText>
                            </w:r>
                            <w:r w:rsidR="008C7D36">
                              <w:fldChar w:fldCharType="separate"/>
                            </w:r>
                            <w:r w:rsidR="00062DA2">
                              <w:rPr>
                                <w:noProof/>
                              </w:rPr>
                              <w:t>1</w:t>
                            </w:r>
                            <w:r w:rsidR="008C7D36">
                              <w:rPr>
                                <w:noProof/>
                              </w:rPr>
                              <w:fldChar w:fldCharType="end"/>
                            </w:r>
                            <w:r>
                              <w:t xml:space="preserve"> Simple neural network’s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BE388E" id="Text Box 4" o:spid="_x0000_s1029" type="#_x0000_t202" style="position:absolute;left:0;text-align:left;margin-left:6.3pt;margin-top:207.35pt;width:418.9pt;height:.05pt;z-index:2516597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" stroked="f">
                <v:textbox style="mso-fit-shape-to-text:t" inset="0,0,0,0">
                  <w:txbxContent>
                    <w:p w14:paraId="2237AE1D" w14:textId="2928B83B" w:rsidR="008D5EB3" w:rsidRDefault="008D5EB3" w:rsidP="008D5EB3">
                      <w:pPr>
                        <w:pStyle w:val="Caption"/>
                        <w:jc w:val="center"/>
                        <w:rPr>
                          <w:noProof/>
                        </w:rPr>
                      </w:pPr>
                      <w:r>
                        <w:t xml:space="preserve">Figure </w:t>
                      </w:r>
                      <w:r w:rsidR="008C7D36">
                        <w:fldChar w:fldCharType="begin"/>
                      </w:r>
                      <w:r w:rsidR="008C7D36">
                        <w:instrText xml:space="preserve"> SEQ Figure \* ARABIC </w:instrText>
                      </w:r>
                      <w:r w:rsidR="008C7D36">
                        <w:fldChar w:fldCharType="separate"/>
                      </w:r>
                      <w:r w:rsidR="00062DA2">
                        <w:rPr>
                          <w:noProof/>
                        </w:rPr>
                        <w:t>1</w:t>
                      </w:r>
                      <w:r w:rsidR="008C7D36">
                        <w:rPr>
                          <w:noProof/>
                        </w:rPr>
                        <w:fldChar w:fldCharType="end"/>
                      </w:r>
                      <w:r>
                        <w:t xml:space="preserve"> Simple neural network’s architecture</w:t>
                      </w:r>
                    </w:p>
                  </w:txbxContent>
                </v:textbox>
                <w10:wrap type="square" anchorx="margin"/>
              </v:shape>
            </w:pict>
          </mc:Fallback>
        </mc:AlternateContent>
      </w:r>
      <w:r>
        <w:rPr>
          <w:noProof/>
        </w:rPr>
        <w:drawing>
          <wp:anchor distT="0" distB="0" distL="114300" distR="114300" simplePos="0" relativeHeight="251657728" behindDoc="1" locked="0" layoutInCell="1" allowOverlap="1" wp14:anchorId="7AB82318" wp14:editId="6751AFA4">
            <wp:simplePos x="0" y="0"/>
            <wp:positionH relativeFrom="margin">
              <wp:posOffset>-635</wp:posOffset>
            </wp:positionH>
            <wp:positionV relativeFrom="page">
              <wp:posOffset>2635250</wp:posOffset>
            </wp:positionV>
            <wp:extent cx="5372735" cy="143256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rotWithShape="1">
                    <a:blip r:embed="rId15" cstate="print">
                      <a:extLst>
                        <a:ext uri="{28A0092B-C50C-407E-A947-70E740481C1C}">
                          <a14:useLocalDpi xmlns:a14="http://schemas.microsoft.com/office/drawing/2010/main" val="0"/>
                        </a:ext>
                      </a:extLst>
                    </a:blip>
                    <a:srcRect l="3343" t="9601" r="3557" b="13589"/>
                    <a:stretch/>
                  </pic:blipFill>
                  <pic:spPr bwMode="auto">
                    <a:xfrm>
                      <a:off x="0" y="0"/>
                      <a:ext cx="5372735" cy="14325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7120F">
        <w:t>In this part we’ve Implemented a neural network with</w:t>
      </w:r>
      <w:r w:rsidR="005E09AC">
        <w:t xml:space="preserve"> </w:t>
      </w:r>
      <w:r w:rsidR="0053018F">
        <w:t>2</w:t>
      </w:r>
      <w:r w:rsidR="005E09AC">
        <w:t xml:space="preserve"> convolution </w:t>
      </w:r>
      <w:r w:rsidR="00372EFE">
        <w:t>blocks (</w:t>
      </w:r>
      <w:r w:rsidR="0053018F">
        <w:t>Consists of 2 convolution layers, 1 2X2 MaxPooling layer and 1 dropout layer)</w:t>
      </w:r>
      <w:r w:rsidR="005E09AC">
        <w:t xml:space="preserve"> with a 3X3 window size</w:t>
      </w:r>
      <w:r w:rsidR="005E09AC">
        <w:rPr>
          <w:rFonts w:hint="eastAsia"/>
        </w:rPr>
        <w:t xml:space="preserve"> </w:t>
      </w:r>
      <w:r w:rsidR="005E09AC">
        <w:t xml:space="preserve">and </w:t>
      </w:r>
      <w:r w:rsidR="0053018F">
        <w:t>a</w:t>
      </w:r>
      <w:r w:rsidR="005E09AC">
        <w:t xml:space="preserve"> dense </w:t>
      </w:r>
      <w:r w:rsidR="003367B5">
        <w:t>layer</w:t>
      </w:r>
      <w:r w:rsidR="005E09AC">
        <w:t xml:space="preserve"> with activation function of “ReLU”</w:t>
      </w:r>
      <w:r w:rsidR="0053018F">
        <w:t xml:space="preserve">, </w:t>
      </w:r>
      <w:r w:rsidR="00372EFE">
        <w:t>and an</w:t>
      </w:r>
      <w:r w:rsidR="0053018F">
        <w:t xml:space="preserve"> output layer with </w:t>
      </w:r>
      <w:r w:rsidR="005E09AC">
        <w:t>“Softmax”</w:t>
      </w:r>
      <w:r w:rsidR="0053018F">
        <w:t xml:space="preserve"> as activation function</w:t>
      </w:r>
      <w:r w:rsidR="005E09AC">
        <w:t>.</w:t>
      </w:r>
      <w:r w:rsidR="003367B5">
        <w:rPr>
          <w:rFonts w:hint="eastAsia"/>
        </w:rPr>
        <w:t xml:space="preserve"> </w:t>
      </w:r>
      <w:r w:rsidR="00A85C70">
        <w:t xml:space="preserve">As </w:t>
      </w:r>
      <w:r w:rsidR="00372EFE">
        <w:t>ordinary</w:t>
      </w:r>
      <w:r w:rsidR="00A85C70">
        <w:t xml:space="preserve"> neural networks, this model utilizes cross entropy as loss function and Adam as optimizer.</w:t>
      </w:r>
      <w:r w:rsidR="00372EFE">
        <w:t xml:space="preserve"> The </w:t>
      </w:r>
      <w:r w:rsidR="008D5EB3">
        <w:t xml:space="preserve">entire </w:t>
      </w:r>
      <w:r w:rsidR="00372EFE">
        <w:t xml:space="preserve">architecture is shown </w:t>
      </w:r>
      <w:r w:rsidR="008D5EB3">
        <w:t>in figure 1.</w:t>
      </w:r>
    </w:p>
    <w:p w14:paraId="30C4EB28" w14:textId="28076501" w:rsidR="0047120F" w:rsidRDefault="003367B5" w:rsidP="001070E3">
      <w:pPr>
        <w:pStyle w:val="ListParagraph"/>
      </w:pPr>
      <w:r>
        <w:t>Summary of the model is as follows:</w:t>
      </w:r>
    </w:p>
    <w:p w14:paraId="4CC70B04" w14:textId="5CEFAEE8" w:rsidR="001070E3" w:rsidRDefault="00062DA2" w:rsidP="001070E3">
      <w:pPr>
        <w:pStyle w:val="ListParagraph"/>
        <w:contextualSpacing/>
      </w:pPr>
      <w:r>
        <w:pict w14:anchorId="3D61686B">
          <v:rect id="_x0000_i1027" style="width:0;height:1.5pt" o:hralign="center" o:hrstd="t" o:hr="t" fillcolor="#a0a0a0" stroked="f"/>
        </w:pict>
      </w:r>
    </w:p>
    <w:p w14:paraId="5F8DC0BA" w14:textId="77777777" w:rsidR="005D63B7" w:rsidRDefault="005D63B7" w:rsidP="001070E3">
      <w:pPr>
        <w:pStyle w:val="ListParagraph"/>
        <w:contextualSpacing/>
      </w:pPr>
      <w:r>
        <w:t>_________________________________________________________________</w:t>
      </w:r>
    </w:p>
    <w:p w14:paraId="5C277E47" w14:textId="77777777" w:rsidR="005D63B7" w:rsidRDefault="005D63B7" w:rsidP="001070E3">
      <w:pPr>
        <w:pStyle w:val="ListParagraph"/>
        <w:contextualSpacing/>
      </w:pPr>
      <w:r>
        <w:t>Layer (</w:t>
      </w:r>
      <w:proofErr w:type="gramStart"/>
      <w:r>
        <w:t xml:space="preserve">type)   </w:t>
      </w:r>
      <w:proofErr w:type="gramEnd"/>
      <w:r>
        <w:t xml:space="preserve">              Output Shape              Param #   </w:t>
      </w:r>
    </w:p>
    <w:p w14:paraId="72245A68" w14:textId="77777777" w:rsidR="005D63B7" w:rsidRDefault="005D63B7" w:rsidP="001070E3">
      <w:pPr>
        <w:pStyle w:val="ListParagraph"/>
        <w:contextualSpacing/>
      </w:pPr>
      <w:r>
        <w:t>=================================================================</w:t>
      </w:r>
    </w:p>
    <w:p w14:paraId="77AD4835" w14:textId="77777777" w:rsidR="005D63B7" w:rsidRDefault="005D63B7" w:rsidP="001070E3">
      <w:pPr>
        <w:pStyle w:val="ListParagraph"/>
        <w:contextualSpacing/>
      </w:pPr>
      <w:r>
        <w:t xml:space="preserve">conv2d_1 (Conv2D)         </w:t>
      </w:r>
      <w:proofErr w:type="gramStart"/>
      <w:r>
        <w:t xml:space="preserve">   (</w:t>
      </w:r>
      <w:proofErr w:type="gramEnd"/>
      <w:r>
        <w:t xml:space="preserve">None, 28, 28, 28)        280       </w:t>
      </w:r>
    </w:p>
    <w:p w14:paraId="4DB7FFFB" w14:textId="77777777" w:rsidR="005D63B7" w:rsidRDefault="005D63B7" w:rsidP="001070E3">
      <w:pPr>
        <w:pStyle w:val="ListParagraph"/>
        <w:contextualSpacing/>
      </w:pPr>
      <w:r>
        <w:t>_________________________________________________________________</w:t>
      </w:r>
    </w:p>
    <w:p w14:paraId="26E41B39" w14:textId="77777777" w:rsidR="005D63B7" w:rsidRDefault="005D63B7" w:rsidP="001070E3">
      <w:pPr>
        <w:pStyle w:val="ListParagraph"/>
        <w:contextualSpacing/>
      </w:pPr>
      <w:r>
        <w:t xml:space="preserve">conv2d_2 (Conv2D)         </w:t>
      </w:r>
      <w:proofErr w:type="gramStart"/>
      <w:r>
        <w:t xml:space="preserve">   (</w:t>
      </w:r>
      <w:proofErr w:type="gramEnd"/>
      <w:r>
        <w:t xml:space="preserve">None, 26, 26, 28)        7084      </w:t>
      </w:r>
    </w:p>
    <w:p w14:paraId="17F527C9" w14:textId="77777777" w:rsidR="005D63B7" w:rsidRDefault="005D63B7" w:rsidP="001070E3">
      <w:pPr>
        <w:pStyle w:val="ListParagraph"/>
        <w:contextualSpacing/>
      </w:pPr>
      <w:r>
        <w:t>_________________________________________________________________</w:t>
      </w:r>
    </w:p>
    <w:p w14:paraId="330407D6" w14:textId="77777777" w:rsidR="005D63B7" w:rsidRDefault="005D63B7" w:rsidP="001070E3">
      <w:pPr>
        <w:pStyle w:val="ListParagraph"/>
        <w:contextualSpacing/>
      </w:pPr>
      <w:r>
        <w:t xml:space="preserve">max_pooling2d_1 (MaxPooling2 (None, 13, 13, 28)        0         </w:t>
      </w:r>
    </w:p>
    <w:p w14:paraId="3CAD70F6" w14:textId="77777777" w:rsidR="005D63B7" w:rsidRDefault="005D63B7" w:rsidP="001070E3">
      <w:pPr>
        <w:pStyle w:val="ListParagraph"/>
        <w:contextualSpacing/>
      </w:pPr>
      <w:r>
        <w:t>_________________________________________________________________</w:t>
      </w:r>
    </w:p>
    <w:p w14:paraId="64D36D80" w14:textId="77777777" w:rsidR="005D63B7" w:rsidRDefault="005D63B7" w:rsidP="001070E3">
      <w:pPr>
        <w:pStyle w:val="ListParagraph"/>
        <w:contextualSpacing/>
      </w:pPr>
      <w:r>
        <w:t>dropout_1 (</w:t>
      </w:r>
      <w:proofErr w:type="gramStart"/>
      <w:r>
        <w:t xml:space="preserve">Dropout)   </w:t>
      </w:r>
      <w:proofErr w:type="gramEnd"/>
      <w:r>
        <w:t xml:space="preserve">       (None, 13, 13, 28)        0         </w:t>
      </w:r>
    </w:p>
    <w:p w14:paraId="1E1CA311" w14:textId="77777777" w:rsidR="005D63B7" w:rsidRDefault="005D63B7" w:rsidP="001070E3">
      <w:pPr>
        <w:pStyle w:val="ListParagraph"/>
        <w:contextualSpacing/>
      </w:pPr>
      <w:r>
        <w:t>_________________________________________________________________</w:t>
      </w:r>
    </w:p>
    <w:p w14:paraId="4BA8754D" w14:textId="77777777" w:rsidR="005D63B7" w:rsidRDefault="005D63B7" w:rsidP="001070E3">
      <w:pPr>
        <w:pStyle w:val="ListParagraph"/>
        <w:contextualSpacing/>
      </w:pPr>
      <w:r>
        <w:t xml:space="preserve">conv2d_3 (Conv2D)         </w:t>
      </w:r>
      <w:proofErr w:type="gramStart"/>
      <w:r>
        <w:t xml:space="preserve">   (</w:t>
      </w:r>
      <w:proofErr w:type="gramEnd"/>
      <w:r>
        <w:t xml:space="preserve">None, 13, 13, 56)        14168     </w:t>
      </w:r>
    </w:p>
    <w:p w14:paraId="18A8F8AC" w14:textId="77777777" w:rsidR="005D63B7" w:rsidRDefault="005D63B7" w:rsidP="001070E3">
      <w:pPr>
        <w:pStyle w:val="ListParagraph"/>
        <w:contextualSpacing/>
      </w:pPr>
      <w:r>
        <w:t>_________________________________________________________________</w:t>
      </w:r>
    </w:p>
    <w:p w14:paraId="25588EF7" w14:textId="77777777" w:rsidR="005D63B7" w:rsidRDefault="005D63B7" w:rsidP="001070E3">
      <w:pPr>
        <w:pStyle w:val="ListParagraph"/>
        <w:contextualSpacing/>
      </w:pPr>
      <w:r>
        <w:t xml:space="preserve">conv2d_4 (Conv2D)         </w:t>
      </w:r>
      <w:proofErr w:type="gramStart"/>
      <w:r>
        <w:t xml:space="preserve">   (</w:t>
      </w:r>
      <w:proofErr w:type="gramEnd"/>
      <w:r>
        <w:t xml:space="preserve">None, 11, 11, 56)        28280     </w:t>
      </w:r>
    </w:p>
    <w:p w14:paraId="51716136" w14:textId="77777777" w:rsidR="005D63B7" w:rsidRDefault="005D63B7" w:rsidP="001070E3">
      <w:pPr>
        <w:pStyle w:val="ListParagraph"/>
        <w:contextualSpacing/>
      </w:pPr>
      <w:r>
        <w:t>_________________________________________________________________</w:t>
      </w:r>
    </w:p>
    <w:p w14:paraId="05AB3966" w14:textId="77777777" w:rsidR="005D63B7" w:rsidRDefault="005D63B7" w:rsidP="001070E3">
      <w:pPr>
        <w:pStyle w:val="ListParagraph"/>
        <w:contextualSpacing/>
      </w:pPr>
      <w:r>
        <w:t xml:space="preserve">max_pooling2d_2 (MaxPooling2 (None, 5, 5, 56)          0         </w:t>
      </w:r>
    </w:p>
    <w:p w14:paraId="14C5BD4C" w14:textId="77777777" w:rsidR="005D63B7" w:rsidRDefault="005D63B7" w:rsidP="001070E3">
      <w:pPr>
        <w:pStyle w:val="ListParagraph"/>
        <w:contextualSpacing/>
      </w:pPr>
      <w:r>
        <w:t>_________________________________________________________________</w:t>
      </w:r>
    </w:p>
    <w:p w14:paraId="00FBCBC7" w14:textId="77777777" w:rsidR="005D63B7" w:rsidRDefault="005D63B7" w:rsidP="001070E3">
      <w:pPr>
        <w:pStyle w:val="ListParagraph"/>
        <w:contextualSpacing/>
      </w:pPr>
      <w:r>
        <w:t>dropout_2 (</w:t>
      </w:r>
      <w:proofErr w:type="gramStart"/>
      <w:r>
        <w:t xml:space="preserve">Dropout)   </w:t>
      </w:r>
      <w:proofErr w:type="gramEnd"/>
      <w:r>
        <w:t xml:space="preserve">       (None, 5, 5, 56)          0         </w:t>
      </w:r>
    </w:p>
    <w:p w14:paraId="56C5497D" w14:textId="77777777" w:rsidR="005D63B7" w:rsidRDefault="005D63B7" w:rsidP="001070E3">
      <w:pPr>
        <w:pStyle w:val="ListParagraph"/>
        <w:contextualSpacing/>
      </w:pPr>
      <w:r>
        <w:t>_________________________________________________________________</w:t>
      </w:r>
    </w:p>
    <w:p w14:paraId="69A12317" w14:textId="77777777" w:rsidR="005D63B7" w:rsidRDefault="005D63B7" w:rsidP="001070E3">
      <w:pPr>
        <w:pStyle w:val="ListParagraph"/>
        <w:contextualSpacing/>
      </w:pPr>
      <w:r>
        <w:t>flatten_1 (</w:t>
      </w:r>
      <w:proofErr w:type="gramStart"/>
      <w:r>
        <w:t xml:space="preserve">Flatten)   </w:t>
      </w:r>
      <w:proofErr w:type="gramEnd"/>
      <w:r>
        <w:t xml:space="preserve">       (None, 1400)              0         </w:t>
      </w:r>
    </w:p>
    <w:p w14:paraId="65CC1720" w14:textId="77777777" w:rsidR="005D63B7" w:rsidRDefault="005D63B7" w:rsidP="001070E3">
      <w:pPr>
        <w:pStyle w:val="ListParagraph"/>
        <w:contextualSpacing/>
      </w:pPr>
      <w:r>
        <w:t>_________________________________________________________________</w:t>
      </w:r>
    </w:p>
    <w:p w14:paraId="61A0046F" w14:textId="77777777" w:rsidR="005D63B7" w:rsidRDefault="005D63B7" w:rsidP="001070E3">
      <w:pPr>
        <w:pStyle w:val="ListParagraph"/>
        <w:contextualSpacing/>
      </w:pPr>
      <w:r>
        <w:t>dense_1 (</w:t>
      </w:r>
      <w:proofErr w:type="gramStart"/>
      <w:r>
        <w:t xml:space="preserve">Dense)   </w:t>
      </w:r>
      <w:proofErr w:type="gramEnd"/>
      <w:r>
        <w:t xml:space="preserve">           (None, 448)               627648    </w:t>
      </w:r>
    </w:p>
    <w:p w14:paraId="52D7000C" w14:textId="77777777" w:rsidR="005D63B7" w:rsidRDefault="005D63B7" w:rsidP="001070E3">
      <w:pPr>
        <w:pStyle w:val="ListParagraph"/>
        <w:contextualSpacing/>
      </w:pPr>
      <w:r>
        <w:t>_________________________________________________________________</w:t>
      </w:r>
    </w:p>
    <w:p w14:paraId="1D29B184" w14:textId="77777777" w:rsidR="005D63B7" w:rsidRDefault="005D63B7" w:rsidP="001070E3">
      <w:pPr>
        <w:pStyle w:val="ListParagraph"/>
        <w:contextualSpacing/>
      </w:pPr>
      <w:r>
        <w:t>dropout_3 (</w:t>
      </w:r>
      <w:proofErr w:type="gramStart"/>
      <w:r>
        <w:t xml:space="preserve">Dropout)   </w:t>
      </w:r>
      <w:proofErr w:type="gramEnd"/>
      <w:r>
        <w:t xml:space="preserve">       (None, 448)               0         </w:t>
      </w:r>
    </w:p>
    <w:p w14:paraId="638BD0AB" w14:textId="77777777" w:rsidR="005D63B7" w:rsidRDefault="005D63B7" w:rsidP="001070E3">
      <w:pPr>
        <w:pStyle w:val="ListParagraph"/>
        <w:contextualSpacing/>
      </w:pPr>
      <w:r>
        <w:lastRenderedPageBreak/>
        <w:t>_________________________________________________________________</w:t>
      </w:r>
    </w:p>
    <w:p w14:paraId="05D12769" w14:textId="77777777" w:rsidR="005D63B7" w:rsidRDefault="005D63B7" w:rsidP="001070E3">
      <w:pPr>
        <w:pStyle w:val="ListParagraph"/>
        <w:contextualSpacing/>
      </w:pPr>
      <w:r>
        <w:t>dense_2 (</w:t>
      </w:r>
      <w:proofErr w:type="gramStart"/>
      <w:r>
        <w:t xml:space="preserve">Dense)   </w:t>
      </w:r>
      <w:proofErr w:type="gramEnd"/>
      <w:r>
        <w:t xml:space="preserve">           (None, 10)                4490      </w:t>
      </w:r>
    </w:p>
    <w:p w14:paraId="43E1A137" w14:textId="77777777" w:rsidR="005D63B7" w:rsidRDefault="005D63B7" w:rsidP="001070E3">
      <w:pPr>
        <w:pStyle w:val="ListParagraph"/>
        <w:contextualSpacing/>
      </w:pPr>
      <w:r>
        <w:t>=================================================================</w:t>
      </w:r>
    </w:p>
    <w:p w14:paraId="41F28C0E" w14:textId="77777777" w:rsidR="005D63B7" w:rsidRDefault="005D63B7" w:rsidP="001070E3">
      <w:pPr>
        <w:pStyle w:val="ListParagraph"/>
        <w:contextualSpacing/>
      </w:pPr>
      <w:r>
        <w:t>Total params: 681,950</w:t>
      </w:r>
    </w:p>
    <w:p w14:paraId="10F3BD18" w14:textId="77777777" w:rsidR="005D63B7" w:rsidRDefault="005D63B7" w:rsidP="001070E3">
      <w:pPr>
        <w:pStyle w:val="ListParagraph"/>
        <w:contextualSpacing/>
      </w:pPr>
      <w:r>
        <w:t>Trainable params: 681,950</w:t>
      </w:r>
    </w:p>
    <w:p w14:paraId="71AA0A8C" w14:textId="77777777" w:rsidR="005D63B7" w:rsidRDefault="005D63B7" w:rsidP="001070E3">
      <w:pPr>
        <w:pStyle w:val="ListParagraph"/>
        <w:contextualSpacing/>
      </w:pPr>
      <w:r>
        <w:t>Non-trainable params: 0</w:t>
      </w:r>
    </w:p>
    <w:p w14:paraId="4B0942A2" w14:textId="69C0FFF5" w:rsidR="00443DF9" w:rsidRDefault="00062DA2" w:rsidP="001070E3">
      <w:pPr>
        <w:pStyle w:val="ListParagraph"/>
        <w:contextualSpacing/>
      </w:pPr>
      <w:r>
        <w:pict w14:anchorId="54EED728">
          <v:rect id="_x0000_i1028" style="width:0;height:1.5pt" o:hralign="center" o:hrstd="t" o:hr="t" fillcolor="#a0a0a0" stroked="f"/>
        </w:pict>
      </w:r>
    </w:p>
    <w:p w14:paraId="0281D6A3" w14:textId="47C70956" w:rsidR="003367B5" w:rsidRPr="0047120F" w:rsidRDefault="00443DF9" w:rsidP="004A745A">
      <w:pPr>
        <w:pStyle w:val="ListParagraph"/>
      </w:pPr>
      <w:r>
        <w:t xml:space="preserve">We then trained this model with mnist dataset’s training data </w:t>
      </w:r>
      <w:r w:rsidR="00A85C70">
        <w:rPr>
          <w:rFonts w:hint="eastAsia"/>
        </w:rPr>
        <w:t>using</w:t>
      </w:r>
      <w:r w:rsidR="00A85C70">
        <w:t xml:space="preserve"> </w:t>
      </w:r>
      <w:r>
        <w:t>60 time</w:t>
      </w:r>
      <w:r w:rsidR="00A85C70">
        <w:t>s</w:t>
      </w:r>
      <w:r>
        <w:t xml:space="preserve"> passes and shuffle</w:t>
      </w:r>
      <w:r w:rsidR="00A85C70">
        <w:t xml:space="preserve"> enabled</w:t>
      </w:r>
      <w:r>
        <w:t>.</w:t>
      </w:r>
    </w:p>
    <w:p w14:paraId="3BD35E44" w14:textId="5B08BB98" w:rsidR="00230665" w:rsidRDefault="002A7FB5" w:rsidP="00230665">
      <w:pPr>
        <w:pStyle w:val="Heading1"/>
        <w:numPr>
          <w:ilvl w:val="0"/>
          <w:numId w:val="2"/>
        </w:numPr>
        <w:ind w:left="0" w:firstLine="0"/>
      </w:pPr>
      <w:bookmarkStart w:id="9" w:name="_Toc13049488"/>
      <w:r>
        <w:rPr>
          <w:rFonts w:hint="eastAsia"/>
        </w:rPr>
        <w:t>Results</w:t>
      </w:r>
      <w:bookmarkEnd w:id="9"/>
    </w:p>
    <w:p w14:paraId="4F97C041" w14:textId="2041DDF4" w:rsidR="00230665" w:rsidRDefault="002A7FB5" w:rsidP="002A7FB5">
      <w:pPr>
        <w:pStyle w:val="Heading2"/>
        <w:numPr>
          <w:ilvl w:val="1"/>
          <w:numId w:val="2"/>
        </w:numPr>
      </w:pPr>
      <w:bookmarkStart w:id="10" w:name="_Toc13049489"/>
      <w:r>
        <w:rPr>
          <w:rFonts w:hint="eastAsia"/>
        </w:rPr>
        <w:t>Step</w:t>
      </w:r>
      <w:r>
        <w:t xml:space="preserve"> </w:t>
      </w:r>
      <w:r>
        <w:rPr>
          <w:rFonts w:hint="eastAsia"/>
        </w:rPr>
        <w:t>01</w:t>
      </w:r>
      <w:r w:rsidR="00DA619B">
        <w:t>/ data loader</w:t>
      </w:r>
      <w:bookmarkEnd w:id="10"/>
    </w:p>
    <w:p w14:paraId="740C3563" w14:textId="3DC0BBA9" w:rsidR="003A4D0E" w:rsidRDefault="003A4D0E" w:rsidP="007A3211">
      <w:pPr>
        <w:pStyle w:val="ListParagraph"/>
      </w:pPr>
      <w:r>
        <w:t xml:space="preserve">As the original method’s execution time could not be measured as a result of </w:t>
      </w:r>
      <w:r w:rsidR="00DA619B">
        <w:t>it</w:t>
      </w:r>
      <w:r w:rsidR="00FB6A35">
        <w:t>’s</w:t>
      </w:r>
      <w:r>
        <w:t xml:space="preserve"> read one process one method, we’ve implemented another function data_loader to read in all data at once, result is as follows:</w:t>
      </w:r>
    </w:p>
    <w:p w14:paraId="25EC242E" w14:textId="331446AD" w:rsidR="001070E3" w:rsidRDefault="00062DA2" w:rsidP="007A3211">
      <w:pPr>
        <w:pStyle w:val="ListParagraph"/>
        <w:contextualSpacing/>
      </w:pPr>
      <w:r>
        <w:pict w14:anchorId="2BE82A6C">
          <v:rect id="_x0000_i1029" style="width:0;height:1.5pt" o:hralign="center" o:hrstd="t" o:hr="t" fillcolor="#a0a0a0" stroked="f"/>
        </w:pict>
      </w:r>
    </w:p>
    <w:p w14:paraId="54508F24" w14:textId="0848ED86" w:rsidR="003A4D0E" w:rsidRPr="001070E3" w:rsidRDefault="003A4D0E" w:rsidP="007A3211">
      <w:pPr>
        <w:pStyle w:val="ListParagraph"/>
        <w:contextualSpacing/>
      </w:pPr>
      <w:r w:rsidRPr="001070E3">
        <w:t>The shape of training data is: (2000, 784)</w:t>
      </w:r>
    </w:p>
    <w:p w14:paraId="319033F1" w14:textId="27860E2F" w:rsidR="003A4D0E" w:rsidRPr="001070E3" w:rsidRDefault="003A4D0E" w:rsidP="007A3211">
      <w:pPr>
        <w:pStyle w:val="ListParagraph"/>
        <w:contextualSpacing/>
      </w:pPr>
      <w:r w:rsidRPr="001070E3">
        <w:t>The shape of training label is: (2000,)</w:t>
      </w:r>
    </w:p>
    <w:p w14:paraId="0425728E" w14:textId="567B6CA9" w:rsidR="003A4D0E" w:rsidRPr="001070E3" w:rsidRDefault="003A4D0E" w:rsidP="007A3211">
      <w:pPr>
        <w:pStyle w:val="ListParagraph"/>
        <w:contextualSpacing/>
      </w:pPr>
      <w:r w:rsidRPr="001070E3">
        <w:t>The shape of test data is: (10000, 784)</w:t>
      </w:r>
    </w:p>
    <w:p w14:paraId="2BA8686F" w14:textId="04B518DF" w:rsidR="003A4D0E" w:rsidRPr="001070E3" w:rsidRDefault="003A4D0E" w:rsidP="007A3211">
      <w:pPr>
        <w:pStyle w:val="ListParagraph"/>
        <w:contextualSpacing/>
      </w:pPr>
      <w:r w:rsidRPr="001070E3">
        <w:t>The shape of test label is: (10000,)</w:t>
      </w:r>
    </w:p>
    <w:p w14:paraId="211C80FF" w14:textId="04B04755" w:rsidR="003A4D0E" w:rsidRDefault="003A4D0E" w:rsidP="007A3211">
      <w:pPr>
        <w:pStyle w:val="ListParagraph"/>
        <w:contextualSpacing/>
      </w:pPr>
      <w:r w:rsidRPr="001070E3">
        <w:t>Data loading took 170.295777 seconds</w:t>
      </w:r>
    </w:p>
    <w:p w14:paraId="79AD300A" w14:textId="6200F535" w:rsidR="001070E3" w:rsidRPr="001070E3" w:rsidRDefault="00062DA2" w:rsidP="007A3211">
      <w:pPr>
        <w:pStyle w:val="ListParagraph"/>
        <w:contextualSpacing/>
      </w:pPr>
      <w:r>
        <w:pict w14:anchorId="0D1E6478">
          <v:rect id="_x0000_i1030" style="width:0;height:1.5pt" o:hralign="center" o:hrstd="t" o:hr="t" fillcolor="#a0a0a0" stroked="f"/>
        </w:pict>
      </w:r>
    </w:p>
    <w:p w14:paraId="48EB5535" w14:textId="59CBD323" w:rsidR="003A4D0E" w:rsidRDefault="003A4D0E" w:rsidP="007A3211">
      <w:pPr>
        <w:pStyle w:val="ListParagraph"/>
      </w:pPr>
      <w:r>
        <w:t>With the new method which directly read in a Numpy array:</w:t>
      </w:r>
    </w:p>
    <w:p w14:paraId="0940E955" w14:textId="3859C96D" w:rsidR="001070E3" w:rsidRDefault="00062DA2" w:rsidP="001070E3">
      <w:pPr>
        <w:pStyle w:val="ListParagraph"/>
        <w:contextualSpacing/>
      </w:pPr>
      <w:r>
        <w:pict w14:anchorId="4A8CE05A">
          <v:rect id="_x0000_i1031" style="width:0;height:1.5pt" o:hralign="center" o:hrstd="t" o:hr="t" fillcolor="#a0a0a0" stroked="f"/>
        </w:pict>
      </w:r>
    </w:p>
    <w:p w14:paraId="0401DFD0" w14:textId="679127D9" w:rsidR="003A4D0E" w:rsidRDefault="003A4D0E" w:rsidP="007A3211">
      <w:pPr>
        <w:pStyle w:val="ListParagraph"/>
        <w:contextualSpacing/>
      </w:pPr>
      <w:r w:rsidRPr="001070E3">
        <w:t>New data loading took 0.111530 seconds</w:t>
      </w:r>
    </w:p>
    <w:p w14:paraId="46B29416" w14:textId="62028941" w:rsidR="001070E3" w:rsidRPr="001070E3" w:rsidRDefault="00062DA2" w:rsidP="007A3211">
      <w:pPr>
        <w:pStyle w:val="ListParagraph"/>
        <w:contextualSpacing/>
      </w:pPr>
      <w:r>
        <w:pict w14:anchorId="629750C5">
          <v:rect id="_x0000_i1032" style="width:0;height:1.5pt" o:hralign="center" o:hrstd="t" o:hr="t" fillcolor="#a0a0a0" stroked="f"/>
        </w:pict>
      </w:r>
    </w:p>
    <w:p w14:paraId="27443374" w14:textId="4B3E4517" w:rsidR="00EE4343" w:rsidRDefault="003A4D0E" w:rsidP="007A3211">
      <w:pPr>
        <w:pStyle w:val="ListParagraph"/>
      </w:pPr>
      <w:r>
        <w:t xml:space="preserve"> The loading process therefore is around 1500X faster than original method. (The corresponding </w:t>
      </w:r>
      <w:r w:rsidR="0051013C">
        <w:t>“. npz</w:t>
      </w:r>
      <w:r>
        <w:t xml:space="preserve">” file is approximately 72MB and the testing environment used an SSD with a 3400MB/s maximum sequential read </w:t>
      </w:r>
      <w:r w:rsidR="0051013C">
        <w:t>speed)</w:t>
      </w:r>
      <w:r w:rsidR="00291830">
        <w:t>.</w:t>
      </w:r>
    </w:p>
    <w:p w14:paraId="067E6CE9" w14:textId="2CD73F14" w:rsidR="0072551E" w:rsidRDefault="00D52C35" w:rsidP="00D52C35">
      <w:pPr>
        <w:pStyle w:val="Heading2"/>
        <w:numPr>
          <w:ilvl w:val="1"/>
          <w:numId w:val="2"/>
        </w:numPr>
      </w:pPr>
      <w:bookmarkStart w:id="11" w:name="_Toc13049490"/>
      <w:r>
        <w:rPr>
          <w:rFonts w:hint="eastAsia"/>
        </w:rPr>
        <w:t>k_</w:t>
      </w:r>
      <w:r>
        <w:t>nearest_neighbor</w:t>
      </w:r>
      <w:bookmarkEnd w:id="11"/>
    </w:p>
    <w:p w14:paraId="31B86B7D" w14:textId="16586DD7" w:rsidR="00D52C35" w:rsidRDefault="005B77E5" w:rsidP="007A3211">
      <w:pPr>
        <w:pStyle w:val="ListParagraph"/>
      </w:pPr>
      <w:r>
        <w:t>The accuracy and total accuracy after change from Manhattan distance to Euclidian distance is as follows:</w:t>
      </w:r>
    </w:p>
    <w:p w14:paraId="597A81CF" w14:textId="06723EC0" w:rsidR="001070E3" w:rsidRDefault="00062DA2" w:rsidP="007A3211">
      <w:pPr>
        <w:pStyle w:val="ListParagraph"/>
        <w:contextualSpacing/>
      </w:pPr>
      <w:r>
        <w:pict w14:anchorId="37F67EFB">
          <v:rect id="_x0000_i1033" style="width:0;height:1.5pt" o:hralign="center" o:hrstd="t" o:hr="t" fillcolor="#a0a0a0" stroked="f"/>
        </w:pict>
      </w:r>
    </w:p>
    <w:p w14:paraId="79947ACB" w14:textId="77777777" w:rsidR="00AA5FAF" w:rsidRPr="001070E3" w:rsidRDefault="00AA5FAF" w:rsidP="007A3211">
      <w:pPr>
        <w:pStyle w:val="ListParagraph"/>
        <w:contextualSpacing/>
      </w:pPr>
      <w:r w:rsidRPr="001070E3">
        <w:t>0: 0.8430</w:t>
      </w:r>
    </w:p>
    <w:p w14:paraId="5037A872" w14:textId="77777777" w:rsidR="00AA5FAF" w:rsidRPr="001070E3" w:rsidRDefault="00AA5FAF" w:rsidP="007A3211">
      <w:pPr>
        <w:pStyle w:val="ListParagraph"/>
        <w:contextualSpacing/>
      </w:pPr>
      <w:r w:rsidRPr="001070E3">
        <w:t>1: 0.9920</w:t>
      </w:r>
    </w:p>
    <w:p w14:paraId="0245F59C" w14:textId="77777777" w:rsidR="00AA5FAF" w:rsidRPr="001070E3" w:rsidRDefault="00AA5FAF" w:rsidP="007A3211">
      <w:pPr>
        <w:pStyle w:val="ListParagraph"/>
        <w:contextualSpacing/>
      </w:pPr>
      <w:r w:rsidRPr="001070E3">
        <w:t>2: 0.5940</w:t>
      </w:r>
    </w:p>
    <w:p w14:paraId="50EC0D21" w14:textId="77777777" w:rsidR="00AA5FAF" w:rsidRPr="001070E3" w:rsidRDefault="00AA5FAF" w:rsidP="007A3211">
      <w:pPr>
        <w:pStyle w:val="ListParagraph"/>
        <w:contextualSpacing/>
      </w:pPr>
      <w:r w:rsidRPr="001070E3">
        <w:t>3: 0.5770</w:t>
      </w:r>
    </w:p>
    <w:p w14:paraId="0AC09252" w14:textId="77777777" w:rsidR="00AA5FAF" w:rsidRPr="001070E3" w:rsidRDefault="00AA5FAF" w:rsidP="007A3211">
      <w:pPr>
        <w:pStyle w:val="ListParagraph"/>
        <w:contextualSpacing/>
      </w:pPr>
      <w:r w:rsidRPr="001070E3">
        <w:t>4: 0.5470</w:t>
      </w:r>
    </w:p>
    <w:p w14:paraId="18BA0A6A" w14:textId="77777777" w:rsidR="00AA5FAF" w:rsidRPr="001070E3" w:rsidRDefault="00AA5FAF" w:rsidP="007A3211">
      <w:pPr>
        <w:pStyle w:val="ListParagraph"/>
        <w:contextualSpacing/>
      </w:pPr>
      <w:r w:rsidRPr="001070E3">
        <w:t>5: 0.4190</w:t>
      </w:r>
    </w:p>
    <w:p w14:paraId="342E47F2" w14:textId="77777777" w:rsidR="00AA5FAF" w:rsidRPr="001070E3" w:rsidRDefault="00AA5FAF" w:rsidP="007A3211">
      <w:pPr>
        <w:pStyle w:val="ListParagraph"/>
        <w:contextualSpacing/>
      </w:pPr>
      <w:r w:rsidRPr="001070E3">
        <w:t>6: 0.7540</w:t>
      </w:r>
    </w:p>
    <w:p w14:paraId="6E8AD4AB" w14:textId="77777777" w:rsidR="00AA5FAF" w:rsidRPr="001070E3" w:rsidRDefault="00AA5FAF" w:rsidP="007A3211">
      <w:pPr>
        <w:pStyle w:val="ListParagraph"/>
        <w:contextualSpacing/>
      </w:pPr>
      <w:r w:rsidRPr="001070E3">
        <w:t>7: 0.7160</w:t>
      </w:r>
    </w:p>
    <w:p w14:paraId="5F0DA871" w14:textId="77777777" w:rsidR="00AA5FAF" w:rsidRPr="001070E3" w:rsidRDefault="00AA5FAF" w:rsidP="007A3211">
      <w:pPr>
        <w:pStyle w:val="ListParagraph"/>
        <w:contextualSpacing/>
      </w:pPr>
      <w:r w:rsidRPr="001070E3">
        <w:t>8: 0.4560</w:t>
      </w:r>
    </w:p>
    <w:p w14:paraId="2A03EEDD" w14:textId="77777777" w:rsidR="00AA5FAF" w:rsidRPr="001070E3" w:rsidRDefault="00AA5FAF" w:rsidP="007A3211">
      <w:pPr>
        <w:pStyle w:val="ListParagraph"/>
        <w:contextualSpacing/>
      </w:pPr>
      <w:r w:rsidRPr="001070E3">
        <w:lastRenderedPageBreak/>
        <w:t>9: 0.6590</w:t>
      </w:r>
    </w:p>
    <w:p w14:paraId="73EF58C4" w14:textId="77777777" w:rsidR="00AA5FAF" w:rsidRPr="001070E3" w:rsidRDefault="00AA5FAF" w:rsidP="007A3211">
      <w:pPr>
        <w:pStyle w:val="ListParagraph"/>
        <w:contextualSpacing/>
      </w:pPr>
      <w:r w:rsidRPr="001070E3">
        <w:t>= Confusion matrix ===========</w:t>
      </w:r>
    </w:p>
    <w:p w14:paraId="402D5828" w14:textId="77777777" w:rsidR="00AA5FAF" w:rsidRPr="001070E3" w:rsidRDefault="00AA5FAF" w:rsidP="007A3211">
      <w:pPr>
        <w:pStyle w:val="ListParagraph"/>
        <w:contextualSpacing/>
      </w:pPr>
      <w:r w:rsidRPr="001070E3">
        <w:t xml:space="preserve">0843, 0030, 0005, 0003, 0000, 0014, 0078, 0002, 0020, 0005, </w:t>
      </w:r>
    </w:p>
    <w:p w14:paraId="269BC13D" w14:textId="77777777" w:rsidR="00AA5FAF" w:rsidRPr="001070E3" w:rsidRDefault="00AA5FAF" w:rsidP="007A3211">
      <w:pPr>
        <w:pStyle w:val="ListParagraph"/>
        <w:contextualSpacing/>
      </w:pPr>
      <w:r w:rsidRPr="001070E3">
        <w:t xml:space="preserve">0001, 0992, 0001, 0004, 0000, 0000, 0002, 0000, 0000, 0000, </w:t>
      </w:r>
    </w:p>
    <w:p w14:paraId="4050F84F" w14:textId="77777777" w:rsidR="00AA5FAF" w:rsidRPr="001070E3" w:rsidRDefault="00AA5FAF" w:rsidP="007A3211">
      <w:pPr>
        <w:pStyle w:val="ListParagraph"/>
        <w:contextualSpacing/>
      </w:pPr>
      <w:r w:rsidRPr="001070E3">
        <w:t xml:space="preserve">0098, 0147, 0594, 0037, 0009, 0001, 0033, 0020, 0055, 0006, </w:t>
      </w:r>
    </w:p>
    <w:p w14:paraId="7D52BC8C" w14:textId="77777777" w:rsidR="00AA5FAF" w:rsidRPr="001070E3" w:rsidRDefault="00AA5FAF" w:rsidP="007A3211">
      <w:pPr>
        <w:pStyle w:val="ListParagraph"/>
        <w:contextualSpacing/>
      </w:pPr>
      <w:r w:rsidRPr="001070E3">
        <w:t xml:space="preserve">0021, 0173, 0019, 0577, 0005, 0039, 0036, 0016, 0076, 0038, </w:t>
      </w:r>
    </w:p>
    <w:p w14:paraId="6A183C7F" w14:textId="77777777" w:rsidR="00AA5FAF" w:rsidRPr="001070E3" w:rsidRDefault="00AA5FAF" w:rsidP="007A3211">
      <w:pPr>
        <w:pStyle w:val="ListParagraph"/>
        <w:contextualSpacing/>
      </w:pPr>
      <w:r w:rsidRPr="001070E3">
        <w:t xml:space="preserve">0094, 0128, 0002, 0001, 0547, 0001, 0057, 0022, 0019, 0129, </w:t>
      </w:r>
    </w:p>
    <w:p w14:paraId="3ED5B4DF" w14:textId="77777777" w:rsidR="00AA5FAF" w:rsidRPr="001070E3" w:rsidRDefault="00AA5FAF" w:rsidP="007A3211">
      <w:pPr>
        <w:pStyle w:val="ListParagraph"/>
        <w:contextualSpacing/>
      </w:pPr>
      <w:r w:rsidRPr="001070E3">
        <w:t xml:space="preserve">0062, 0173, 0005, 0066, 0013, 0419, 0134, 0002, 0073, 0053, </w:t>
      </w:r>
    </w:p>
    <w:p w14:paraId="27889599" w14:textId="77777777" w:rsidR="00AA5FAF" w:rsidRPr="001070E3" w:rsidRDefault="00AA5FAF" w:rsidP="007A3211">
      <w:pPr>
        <w:pStyle w:val="ListParagraph"/>
        <w:contextualSpacing/>
      </w:pPr>
      <w:r w:rsidRPr="001070E3">
        <w:t xml:space="preserve">0102, 0116, 0009, 0000, 0002, 0010, 0754, 0001, 0004, 0002, </w:t>
      </w:r>
    </w:p>
    <w:p w14:paraId="3DDFC61B" w14:textId="0509AEB2" w:rsidR="00AA5FAF" w:rsidRPr="001070E3" w:rsidRDefault="00AA5FAF" w:rsidP="007A3211">
      <w:pPr>
        <w:pStyle w:val="ListParagraph"/>
        <w:contextualSpacing/>
      </w:pPr>
      <w:r w:rsidRPr="001070E3">
        <w:t xml:space="preserve">0037, 0109, 0006, 0011, 0014, 0000, 0001, 0716, 0000, 0106, </w:t>
      </w:r>
    </w:p>
    <w:p w14:paraId="4CBFC423" w14:textId="11EAA58A" w:rsidR="00AA5FAF" w:rsidRPr="001070E3" w:rsidRDefault="00AA5FAF" w:rsidP="007A3211">
      <w:pPr>
        <w:pStyle w:val="ListParagraph"/>
        <w:contextualSpacing/>
      </w:pPr>
      <w:r w:rsidRPr="001070E3">
        <w:t xml:space="preserve">0020, 0271, 0028, 0040, 0008, 0052, 0079, 0013, 0456, 0033, </w:t>
      </w:r>
    </w:p>
    <w:p w14:paraId="73D453BF" w14:textId="37DD64F1" w:rsidR="00AA5FAF" w:rsidRPr="001070E3" w:rsidRDefault="00AA5FAF" w:rsidP="007A3211">
      <w:pPr>
        <w:pStyle w:val="ListParagraph"/>
        <w:contextualSpacing/>
      </w:pPr>
      <w:r w:rsidRPr="001070E3">
        <w:t xml:space="preserve">0032, 0102, 0002, 0009, 0095, 0004, 0006, 0077, 0014, 0659, </w:t>
      </w:r>
    </w:p>
    <w:p w14:paraId="339DA8D8" w14:textId="71DD6557" w:rsidR="00AA5FAF" w:rsidRPr="001070E3" w:rsidRDefault="008C7D36" w:rsidP="007A3211">
      <w:pPr>
        <w:pStyle w:val="ListParagraph"/>
        <w:contextualSpacing/>
      </w:pPr>
      <w:r w:rsidRPr="001070E3">
        <w:rPr>
          <w:noProof/>
        </w:rPr>
        <w:drawing>
          <wp:anchor distT="0" distB="0" distL="114300" distR="114300" simplePos="0" relativeHeight="251655680" behindDoc="1" locked="0" layoutInCell="1" allowOverlap="1" wp14:anchorId="1D0B5E64" wp14:editId="55859C03">
            <wp:simplePos x="0" y="0"/>
            <wp:positionH relativeFrom="margin">
              <wp:align>right</wp:align>
            </wp:positionH>
            <wp:positionV relativeFrom="paragraph">
              <wp:posOffset>88754</wp:posOffset>
            </wp:positionV>
            <wp:extent cx="800100" cy="2609215"/>
            <wp:effectExtent l="0" t="0" r="0" b="635"/>
            <wp:wrapTight wrapText="bothSides">
              <wp:wrapPolygon edited="0">
                <wp:start x="0" y="0"/>
                <wp:lineTo x="0" y="21448"/>
                <wp:lineTo x="21086" y="21448"/>
                <wp:lineTo x="2108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ist_matrix.png"/>
                    <pic:cNvPicPr/>
                  </pic:nvPicPr>
                  <pic:blipFill rotWithShape="1">
                    <a:blip r:embed="rId16">
                      <a:extLst>
                        <a:ext uri="{28A0092B-C50C-407E-A947-70E740481C1C}">
                          <a14:useLocalDpi xmlns:a14="http://schemas.microsoft.com/office/drawing/2010/main" val="0"/>
                        </a:ext>
                      </a:extLst>
                    </a:blip>
                    <a:srcRect l="35836" t="2627" r="42372" b="2672"/>
                    <a:stretch/>
                  </pic:blipFill>
                  <pic:spPr bwMode="auto">
                    <a:xfrm>
                      <a:off x="0" y="0"/>
                      <a:ext cx="800100" cy="26092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A5FAF" w:rsidRPr="001070E3">
        <w:t>= Total Recognition accuracy ===========</w:t>
      </w:r>
    </w:p>
    <w:p w14:paraId="42633405" w14:textId="1E30D818" w:rsidR="00AA5FAF" w:rsidRPr="001070E3" w:rsidRDefault="00AA5FAF" w:rsidP="007A3211">
      <w:pPr>
        <w:pStyle w:val="ListParagraph"/>
        <w:contextualSpacing/>
      </w:pPr>
      <w:r w:rsidRPr="001070E3">
        <w:t>TOTAL: 0.6557</w:t>
      </w:r>
    </w:p>
    <w:p w14:paraId="34A0D003" w14:textId="67DDFDE0" w:rsidR="005B77E5" w:rsidRDefault="00AA5FAF" w:rsidP="007A3211">
      <w:pPr>
        <w:pStyle w:val="ListParagraph"/>
        <w:contextualSpacing/>
      </w:pPr>
      <w:r w:rsidRPr="001070E3">
        <w:t>Classification took 462.822850 seconds</w:t>
      </w:r>
    </w:p>
    <w:p w14:paraId="4A616812" w14:textId="6EC8D104" w:rsidR="001070E3" w:rsidRPr="001070E3" w:rsidRDefault="00062DA2" w:rsidP="007A3211">
      <w:pPr>
        <w:pStyle w:val="ListParagraph"/>
        <w:contextualSpacing/>
      </w:pPr>
      <w:r>
        <w:pict w14:anchorId="7C980370">
          <v:rect id="_x0000_i1034" style="width:0;height:1.5pt" o:hralign="center" o:hrstd="t" o:hr="t" fillcolor="#a0a0a0" stroked="f"/>
        </w:pict>
      </w:r>
    </w:p>
    <w:p w14:paraId="76A94ADE" w14:textId="77777777" w:rsidR="008D5EB3" w:rsidRDefault="0060106A" w:rsidP="007A3211">
      <w:pPr>
        <w:pStyle w:val="ListParagraph"/>
      </w:pPr>
      <w:r>
        <w:t>Note that the 462 seconds here is classification and data loading’s combined time.</w:t>
      </w:r>
      <w:r w:rsidR="002542AB">
        <w:t xml:space="preserve"> </w:t>
      </w:r>
    </w:p>
    <w:p w14:paraId="1A0FECE4" w14:textId="77777777" w:rsidR="008D5EB3" w:rsidRDefault="002542AB" w:rsidP="007A3211">
      <w:pPr>
        <w:pStyle w:val="ListParagraph"/>
      </w:pPr>
      <w:r>
        <w:t xml:space="preserve">For new method, </w:t>
      </w:r>
      <w:r w:rsidR="00DC452C">
        <w:t>we’ve also plotted the dist</w:t>
      </w:r>
      <w:r w:rsidR="00DB1EFF">
        <w:t xml:space="preserve">ance matrix as shown </w:t>
      </w:r>
      <w:r w:rsidR="008D5EB3">
        <w:t>in figure 2</w:t>
      </w:r>
      <w:r w:rsidR="004850D7">
        <w:t>.</w:t>
      </w:r>
    </w:p>
    <w:p w14:paraId="772A4AF0" w14:textId="29076949" w:rsidR="00AA5FAF" w:rsidRDefault="004850D7" w:rsidP="007A3211">
      <w:pPr>
        <w:pStyle w:val="ListParagraph"/>
        <w:rPr>
          <w:noProof/>
        </w:rPr>
      </w:pPr>
      <w:r>
        <w:t xml:space="preserve"> T</w:t>
      </w:r>
      <w:r w:rsidR="002542AB">
        <w:t>he</w:t>
      </w:r>
      <w:r>
        <w:t xml:space="preserve"> recognition</w:t>
      </w:r>
      <w:r w:rsidR="002542AB">
        <w:t xml:space="preserve"> result is:</w:t>
      </w:r>
      <w:r w:rsidRPr="004850D7">
        <w:rPr>
          <w:noProof/>
        </w:rPr>
        <w:t xml:space="preserve"> </w:t>
      </w:r>
    </w:p>
    <w:p w14:paraId="1C5EDF7A" w14:textId="799B3FF6" w:rsidR="001070E3" w:rsidRDefault="00062DA2" w:rsidP="007A3211">
      <w:pPr>
        <w:pStyle w:val="ListParagraph"/>
        <w:contextualSpacing/>
      </w:pPr>
      <w:r>
        <w:pict w14:anchorId="5628E30D">
          <v:rect id="_x0000_i1035" style="width:0;height:1.5pt" o:hralign="center" o:hrstd="t" o:hr="t" fillcolor="#a0a0a0" stroked="f"/>
        </w:pict>
      </w:r>
    </w:p>
    <w:p w14:paraId="08FE981A" w14:textId="7CDA0E55" w:rsidR="00AB0E7A" w:rsidRDefault="00AB0E7A" w:rsidP="007A3211">
      <w:pPr>
        <w:pStyle w:val="ListParagraph"/>
        <w:contextualSpacing/>
      </w:pPr>
      <w:r w:rsidRPr="001070E3">
        <w:t>Got 8971 / 10000 correct =&gt; accuracy: 0.897100 @ k=1</w:t>
      </w:r>
    </w:p>
    <w:p w14:paraId="5464C36C" w14:textId="4FF15AD4" w:rsidR="001070E3" w:rsidRPr="001070E3" w:rsidRDefault="00062DA2" w:rsidP="007A3211">
      <w:pPr>
        <w:pStyle w:val="ListParagraph"/>
        <w:contextualSpacing/>
      </w:pPr>
      <w:r>
        <w:pict w14:anchorId="48C1DABD">
          <v:rect id="_x0000_i1036" style="width:0;height:1.5pt" o:hralign="center" o:hrstd="t" o:hr="t" fillcolor="#a0a0a0" stroked="f"/>
        </w:pict>
      </w:r>
    </w:p>
    <w:p w14:paraId="1ECBE417" w14:textId="7CF2FB58" w:rsidR="002542AB" w:rsidRPr="001070E3" w:rsidRDefault="00AB0E7A" w:rsidP="007A3211">
      <w:pPr>
        <w:pStyle w:val="ListParagraph"/>
      </w:pPr>
      <w:r w:rsidRPr="001070E3">
        <w:t>Classification took 2.015476 seconds</w:t>
      </w:r>
    </w:p>
    <w:p w14:paraId="40C61F51" w14:textId="10A15B94" w:rsidR="00AB0E7A" w:rsidRDefault="001070E3" w:rsidP="007A3211">
      <w:pPr>
        <w:pStyle w:val="ListParagraph"/>
      </w:pPr>
      <w:r>
        <w:rPr>
          <w:noProof/>
        </w:rPr>
        <mc:AlternateContent>
          <mc:Choice Requires="wps">
            <w:drawing>
              <wp:anchor distT="0" distB="0" distL="114300" distR="114300" simplePos="0" relativeHeight="251660800" behindDoc="1" locked="0" layoutInCell="1" allowOverlap="1" wp14:anchorId="45764E88" wp14:editId="1401AC9A">
                <wp:simplePos x="0" y="0"/>
                <wp:positionH relativeFrom="column">
                  <wp:posOffset>4601845</wp:posOffset>
                </wp:positionH>
                <wp:positionV relativeFrom="paragraph">
                  <wp:posOffset>14768</wp:posOffset>
                </wp:positionV>
                <wp:extent cx="914400" cy="311150"/>
                <wp:effectExtent l="0" t="0" r="0" b="0"/>
                <wp:wrapTight wrapText="bothSides">
                  <wp:wrapPolygon edited="0">
                    <wp:start x="0" y="0"/>
                    <wp:lineTo x="0" y="19837"/>
                    <wp:lineTo x="21150" y="19837"/>
                    <wp:lineTo x="21150"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914400" cy="311150"/>
                        </a:xfrm>
                        <a:prstGeom prst="rect">
                          <a:avLst/>
                        </a:prstGeom>
                        <a:solidFill>
                          <a:prstClr val="white"/>
                        </a:solidFill>
                        <a:ln>
                          <a:noFill/>
                        </a:ln>
                      </wps:spPr>
                      <wps:txbx>
                        <w:txbxContent>
                          <w:p w14:paraId="06E6401A" w14:textId="6B843F20" w:rsidR="008D5EB3" w:rsidRDefault="008D5EB3" w:rsidP="008D5EB3">
                            <w:pPr>
                              <w:pStyle w:val="Caption"/>
                              <w:jc w:val="center"/>
                              <w:rPr>
                                <w:noProof/>
                              </w:rPr>
                            </w:pPr>
                            <w:r>
                              <w:t xml:space="preserve">Figure </w:t>
                            </w:r>
                            <w:r w:rsidR="008C7D36">
                              <w:fldChar w:fldCharType="begin"/>
                            </w:r>
                            <w:r w:rsidR="008C7D36">
                              <w:instrText xml:space="preserve"> SEQ Figure \* ARABIC </w:instrText>
                            </w:r>
                            <w:r w:rsidR="008C7D36">
                              <w:fldChar w:fldCharType="separate"/>
                            </w:r>
                            <w:r w:rsidR="00062DA2">
                              <w:rPr>
                                <w:noProof/>
                              </w:rPr>
                              <w:t>2</w:t>
                            </w:r>
                            <w:r w:rsidR="008C7D36">
                              <w:rPr>
                                <w:noProof/>
                              </w:rPr>
                              <w:fldChar w:fldCharType="end"/>
                            </w:r>
                            <w:r>
                              <w:t xml:space="preserve"> distance matri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764E88" id="Text Box 5" o:spid="_x0000_s1030" type="#_x0000_t202" style="position:absolute;left:0;text-align:left;margin-left:362.35pt;margin-top:1.15pt;width:1in;height: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" stroked="f">
                <v:textbox inset="0,0,0,0">
                  <w:txbxContent>
                    <w:p w14:paraId="06E6401A" w14:textId="6B843F20" w:rsidR="008D5EB3" w:rsidRDefault="008D5EB3" w:rsidP="008D5EB3">
                      <w:pPr>
                        <w:pStyle w:val="Caption"/>
                        <w:jc w:val="center"/>
                        <w:rPr>
                          <w:noProof/>
                        </w:rPr>
                      </w:pPr>
                      <w:r>
                        <w:t xml:space="preserve">Figure </w:t>
                      </w:r>
                      <w:r w:rsidR="008C7D36">
                        <w:fldChar w:fldCharType="begin"/>
                      </w:r>
                      <w:r w:rsidR="008C7D36">
                        <w:instrText xml:space="preserve"> SEQ Figure \* ARABIC </w:instrText>
                      </w:r>
                      <w:r w:rsidR="008C7D36">
                        <w:fldChar w:fldCharType="separate"/>
                      </w:r>
                      <w:r w:rsidR="00062DA2">
                        <w:rPr>
                          <w:noProof/>
                        </w:rPr>
                        <w:t>2</w:t>
                      </w:r>
                      <w:r w:rsidR="008C7D36">
                        <w:rPr>
                          <w:noProof/>
                        </w:rPr>
                        <w:fldChar w:fldCharType="end"/>
                      </w:r>
                      <w:r>
                        <w:t xml:space="preserve"> distance matrix</w:t>
                      </w:r>
                    </w:p>
                  </w:txbxContent>
                </v:textbox>
                <w10:wrap type="tight"/>
              </v:shape>
            </w:pict>
          </mc:Fallback>
        </mc:AlternateContent>
      </w:r>
      <w:r w:rsidR="00F142D1">
        <w:t>Take</w:t>
      </w:r>
      <w:r w:rsidR="00526763">
        <w:t xml:space="preserve"> the previous time consumed by the data loading procedure</w:t>
      </w:r>
      <w:r w:rsidR="00F142D1">
        <w:t xml:space="preserve"> into consideration</w:t>
      </w:r>
      <w:r w:rsidR="00526763">
        <w:t xml:space="preserve">, the total time is: </w:t>
      </w:r>
      <w:r w:rsidR="0022164E" w:rsidRPr="0022164E">
        <w:rPr>
          <w:shd w:val="pct15" w:color="auto" w:fill="FFFFFF"/>
        </w:rPr>
        <w:t>172.311253 seconds</w:t>
      </w:r>
      <w:r w:rsidR="0022164E" w:rsidRPr="008C7D36">
        <w:t>.</w:t>
      </w:r>
      <w:r w:rsidR="00F142D1" w:rsidRPr="008C7D36">
        <w:t xml:space="preserve"> </w:t>
      </w:r>
      <w:r w:rsidR="00F142D1">
        <w:t xml:space="preserve">The performance </w:t>
      </w:r>
      <w:r w:rsidR="00BC1DDC">
        <w:t xml:space="preserve">was boosted by </w:t>
      </w:r>
      <w:r w:rsidR="006D78C6">
        <w:t>around 2.7X.</w:t>
      </w:r>
    </w:p>
    <w:p w14:paraId="31DA53EC" w14:textId="300D78D8" w:rsidR="006967B1" w:rsidRDefault="002C293E" w:rsidP="007A3211">
      <w:pPr>
        <w:pStyle w:val="ListParagraph"/>
      </w:pPr>
      <w:r>
        <w:t>In addition, we’ve also tested a set of K va</w:t>
      </w:r>
      <w:r w:rsidR="0059624A">
        <w:t>lues [1,3,5,7,11,13</w:t>
      </w:r>
      <w:r w:rsidR="00545A19">
        <w:t>,17,19</w:t>
      </w:r>
      <w:r w:rsidR="0059624A">
        <w:t>,50,100] to show the knn’s performance on the writing digits dataset.</w:t>
      </w:r>
    </w:p>
    <w:p w14:paraId="0FE1D1E2" w14:textId="6EED07AD" w:rsidR="001070E3" w:rsidRDefault="00062DA2" w:rsidP="007A3211">
      <w:pPr>
        <w:pStyle w:val="ListParagraph"/>
        <w:contextualSpacing/>
      </w:pPr>
      <w:r>
        <w:pict w14:anchorId="4D87D46C">
          <v:rect id="_x0000_i1037" style="width:0;height:1.5pt" o:hralign="center" o:hrstd="t" o:hr="t" fillcolor="#a0a0a0" stroked="f"/>
        </w:pict>
      </w:r>
    </w:p>
    <w:p w14:paraId="56EA074B" w14:textId="0F067B66" w:rsidR="005F77BA" w:rsidRPr="001070E3" w:rsidRDefault="005F77BA" w:rsidP="005F77BA">
      <w:pPr>
        <w:pStyle w:val="ListParagraph"/>
        <w:contextualSpacing/>
      </w:pPr>
      <w:r w:rsidRPr="001070E3">
        <w:t>Got 8971 / 10000 correct =&gt; accuracy: 0.897100 @ k=1</w:t>
      </w:r>
    </w:p>
    <w:p w14:paraId="6B26B2F1" w14:textId="04B22295" w:rsidR="005F77BA" w:rsidRPr="001070E3" w:rsidRDefault="005F77BA" w:rsidP="005F77BA">
      <w:pPr>
        <w:pStyle w:val="ListParagraph"/>
        <w:contextualSpacing/>
      </w:pPr>
      <w:r w:rsidRPr="001070E3">
        <w:t>Got 8945 / 10000 correct =&gt; accuracy: 0.894500 @ k=3</w:t>
      </w:r>
    </w:p>
    <w:p w14:paraId="46ABBA91" w14:textId="116D1B7B" w:rsidR="005F77BA" w:rsidRPr="001070E3" w:rsidRDefault="005F77BA" w:rsidP="005F77BA">
      <w:pPr>
        <w:pStyle w:val="ListParagraph"/>
        <w:contextualSpacing/>
      </w:pPr>
      <w:r w:rsidRPr="001070E3">
        <w:t>Got 8919 / 10000 correct =&gt; accuracy: 0.891900 @ k=5</w:t>
      </w:r>
    </w:p>
    <w:p w14:paraId="45211F9F" w14:textId="05C07777" w:rsidR="005F77BA" w:rsidRPr="001070E3" w:rsidRDefault="005F77BA" w:rsidP="005F77BA">
      <w:pPr>
        <w:pStyle w:val="ListParagraph"/>
        <w:contextualSpacing/>
      </w:pPr>
      <w:r w:rsidRPr="001070E3">
        <w:t>Got 8873 / 10000 correct =&gt; accuracy: 0.887300 @ k=7</w:t>
      </w:r>
    </w:p>
    <w:p w14:paraId="22C6F386" w14:textId="510756E7" w:rsidR="005F77BA" w:rsidRPr="001070E3" w:rsidRDefault="005F77BA" w:rsidP="005F77BA">
      <w:pPr>
        <w:pStyle w:val="ListParagraph"/>
        <w:contextualSpacing/>
      </w:pPr>
      <w:r w:rsidRPr="001070E3">
        <w:t>Got 8784 / 10000 correct =&gt; accuracy: 0.878400 @ k=11</w:t>
      </w:r>
    </w:p>
    <w:p w14:paraId="45793093" w14:textId="77777777" w:rsidR="005F77BA" w:rsidRPr="001070E3" w:rsidRDefault="005F77BA" w:rsidP="005F77BA">
      <w:pPr>
        <w:pStyle w:val="ListParagraph"/>
        <w:contextualSpacing/>
      </w:pPr>
      <w:r w:rsidRPr="001070E3">
        <w:t>Got 8750 / 10000 correct =&gt; accuracy: 0.875000 @ k=13</w:t>
      </w:r>
    </w:p>
    <w:p w14:paraId="55494986" w14:textId="39A89A1F" w:rsidR="005F77BA" w:rsidRPr="001070E3" w:rsidRDefault="005F77BA" w:rsidP="005F77BA">
      <w:pPr>
        <w:pStyle w:val="ListParagraph"/>
        <w:contextualSpacing/>
      </w:pPr>
      <w:r w:rsidRPr="001070E3">
        <w:t>Got 8658 / 10000 correct =&gt; accuracy: 0.865800 @ k=17</w:t>
      </w:r>
    </w:p>
    <w:p w14:paraId="77967683" w14:textId="6395A0AB" w:rsidR="005F77BA" w:rsidRPr="001070E3" w:rsidRDefault="005F77BA" w:rsidP="005F77BA">
      <w:pPr>
        <w:pStyle w:val="ListParagraph"/>
        <w:contextualSpacing/>
      </w:pPr>
      <w:r w:rsidRPr="001070E3">
        <w:t>Got 8626 / 10000 correct =&gt; accuracy: 0.862600 @ k=19</w:t>
      </w:r>
    </w:p>
    <w:p w14:paraId="624D81D0" w14:textId="0F0BD1A6" w:rsidR="005F77BA" w:rsidRPr="001070E3" w:rsidRDefault="005F77BA" w:rsidP="005F77BA">
      <w:pPr>
        <w:pStyle w:val="ListParagraph"/>
        <w:contextualSpacing/>
      </w:pPr>
      <w:r w:rsidRPr="001070E3">
        <w:t>Got 8112 / 10000 correct =&gt; accuracy: 0.811200 @ k=50</w:t>
      </w:r>
    </w:p>
    <w:p w14:paraId="5728E3BA" w14:textId="0CFA0FD1" w:rsidR="005F77BA" w:rsidRDefault="005F77BA" w:rsidP="005F77BA">
      <w:pPr>
        <w:pStyle w:val="ListParagraph"/>
        <w:contextualSpacing/>
      </w:pPr>
      <w:r w:rsidRPr="001070E3">
        <w:t>Got 7648 / 10000 correct =&gt; accuracy: 0.764800 @ k=100</w:t>
      </w:r>
    </w:p>
    <w:p w14:paraId="703D861C" w14:textId="4400980D" w:rsidR="001070E3" w:rsidRPr="001070E3" w:rsidRDefault="00062DA2" w:rsidP="005F77BA">
      <w:pPr>
        <w:pStyle w:val="ListParagraph"/>
        <w:contextualSpacing/>
      </w:pPr>
      <w:r>
        <w:pict w14:anchorId="018AC6FD">
          <v:rect id="_x0000_i1038" style="width:0;height:1.5pt" o:hralign="center" o:hrstd="t" o:hr="t" fillcolor="#a0a0a0" stroked="f"/>
        </w:pict>
      </w:r>
    </w:p>
    <w:p w14:paraId="6859736C" w14:textId="1AF958AF" w:rsidR="005F77BA" w:rsidRDefault="00773688" w:rsidP="005F77BA">
      <w:pPr>
        <w:pStyle w:val="ListParagraph"/>
      </w:pPr>
      <w:r>
        <w:rPr>
          <w:noProof/>
        </w:rPr>
        <w:lastRenderedPageBreak/>
        <mc:AlternateContent>
          <mc:Choice Requires="wps">
            <w:drawing>
              <wp:anchor distT="0" distB="0" distL="114300" distR="114300" simplePos="0" relativeHeight="251661824" behindDoc="0" locked="0" layoutInCell="1" allowOverlap="1" wp14:anchorId="711046FE" wp14:editId="018E69CE">
                <wp:simplePos x="0" y="0"/>
                <wp:positionH relativeFrom="margin">
                  <wp:posOffset>850265</wp:posOffset>
                </wp:positionH>
                <wp:positionV relativeFrom="paragraph">
                  <wp:posOffset>3330575</wp:posOffset>
                </wp:positionV>
                <wp:extent cx="3696335" cy="165735"/>
                <wp:effectExtent l="0" t="0" r="0" b="5715"/>
                <wp:wrapTopAndBottom/>
                <wp:docPr id="6" name="Text Box 6"/>
                <wp:cNvGraphicFramePr/>
                <a:graphic xmlns:a="http://schemas.openxmlformats.org/drawingml/2006/main">
                  <a:graphicData uri="http://schemas.microsoft.com/office/word/2010/wordprocessingShape">
                    <wps:wsp>
                      <wps:cNvSpPr txBox="1"/>
                      <wps:spPr>
                        <a:xfrm>
                          <a:off x="0" y="0"/>
                          <a:ext cx="3696335" cy="165735"/>
                        </a:xfrm>
                        <a:prstGeom prst="rect">
                          <a:avLst/>
                        </a:prstGeom>
                        <a:solidFill>
                          <a:prstClr val="white"/>
                        </a:solidFill>
                        <a:ln>
                          <a:noFill/>
                        </a:ln>
                      </wps:spPr>
                      <wps:txbx>
                        <w:txbxContent>
                          <w:p w14:paraId="1CC1514D" w14:textId="661FD67D" w:rsidR="008D5EB3" w:rsidRDefault="008D5EB3" w:rsidP="008D5EB3">
                            <w:pPr>
                              <w:pStyle w:val="Caption"/>
                              <w:jc w:val="center"/>
                            </w:pPr>
                            <w:r>
                              <w:t xml:space="preserve">Figure </w:t>
                            </w:r>
                            <w:r w:rsidR="008C7D36">
                              <w:fldChar w:fldCharType="begin"/>
                            </w:r>
                            <w:r w:rsidR="008C7D36">
                              <w:instrText xml:space="preserve"> SEQ Figure \* ARABIC </w:instrText>
                            </w:r>
                            <w:r w:rsidR="008C7D36">
                              <w:fldChar w:fldCharType="separate"/>
                            </w:r>
                            <w:r w:rsidR="00062DA2">
                              <w:rPr>
                                <w:noProof/>
                              </w:rPr>
                              <w:t>3</w:t>
                            </w:r>
                            <w:r w:rsidR="008C7D36">
                              <w:rPr>
                                <w:noProof/>
                              </w:rPr>
                              <w:fldChar w:fldCharType="end"/>
                            </w:r>
                            <w:r>
                              <w:t xml:space="preserve"> K values verses accuraci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1046FE" id="Text Box 6" o:spid="_x0000_s1031" type="#_x0000_t202" style="position:absolute;left:0;text-align:left;margin-left:66.95pt;margin-top:262.25pt;width:291.05pt;height:13.05pt;z-index:2516618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" stroked="f">
                <v:textbox inset="0,0,0,0">
                  <w:txbxContent>
                    <w:p w14:paraId="1CC1514D" w14:textId="661FD67D" w:rsidR="008D5EB3" w:rsidRDefault="008D5EB3" w:rsidP="008D5EB3">
                      <w:pPr>
                        <w:pStyle w:val="Caption"/>
                        <w:jc w:val="center"/>
                      </w:pPr>
                      <w:r>
                        <w:t xml:space="preserve">Figure </w:t>
                      </w:r>
                      <w:r w:rsidR="008C7D36">
                        <w:fldChar w:fldCharType="begin"/>
                      </w:r>
                      <w:r w:rsidR="008C7D36">
                        <w:instrText xml:space="preserve"> SEQ Figure \* ARABIC </w:instrText>
                      </w:r>
                      <w:r w:rsidR="008C7D36">
                        <w:fldChar w:fldCharType="separate"/>
                      </w:r>
                      <w:r w:rsidR="00062DA2">
                        <w:rPr>
                          <w:noProof/>
                        </w:rPr>
                        <w:t>3</w:t>
                      </w:r>
                      <w:r w:rsidR="008C7D36">
                        <w:rPr>
                          <w:noProof/>
                        </w:rPr>
                        <w:fldChar w:fldCharType="end"/>
                      </w:r>
                      <w:r>
                        <w:t xml:space="preserve"> K values verses accuracies</w:t>
                      </w:r>
                    </w:p>
                  </w:txbxContent>
                </v:textbox>
                <w10:wrap type="topAndBottom" anchorx="margin"/>
              </v:shape>
            </w:pict>
          </mc:Fallback>
        </mc:AlternateContent>
      </w:r>
      <w:r w:rsidRPr="005F77BA">
        <w:rPr>
          <w:noProof/>
        </w:rPr>
        <w:drawing>
          <wp:anchor distT="0" distB="0" distL="114300" distR="114300" simplePos="0" relativeHeight="251658752" behindDoc="0" locked="0" layoutInCell="1" allowOverlap="1" wp14:anchorId="69654096" wp14:editId="7BAA7233">
            <wp:simplePos x="0" y="0"/>
            <wp:positionH relativeFrom="margin">
              <wp:posOffset>628015</wp:posOffset>
            </wp:positionH>
            <wp:positionV relativeFrom="paragraph">
              <wp:posOffset>460375</wp:posOffset>
            </wp:positionV>
            <wp:extent cx="3860800" cy="2828290"/>
            <wp:effectExtent l="0" t="0" r="635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2230" t="2824" r="1654" b="3223"/>
                    <a:stretch/>
                  </pic:blipFill>
                  <pic:spPr bwMode="auto">
                    <a:xfrm>
                      <a:off x="0" y="0"/>
                      <a:ext cx="3860800" cy="28282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F77BA">
        <w:t>The result indicated that for the writing digits, it’s probably not wise to choose a large k value.</w:t>
      </w:r>
    </w:p>
    <w:p w14:paraId="1BB60F9C" w14:textId="6147CFBC" w:rsidR="006967B1" w:rsidRDefault="00773688" w:rsidP="006967B1">
      <w:pPr>
        <w:pStyle w:val="Heading2"/>
        <w:numPr>
          <w:ilvl w:val="1"/>
          <w:numId w:val="2"/>
        </w:numPr>
      </w:pPr>
      <w:bookmarkStart w:id="12" w:name="_Toc13049491"/>
      <w:r>
        <w:t>CNN</w:t>
      </w:r>
      <w:bookmarkEnd w:id="12"/>
    </w:p>
    <w:p w14:paraId="070EB7CE" w14:textId="1761EBD0" w:rsidR="00537714" w:rsidRDefault="00537714" w:rsidP="007A3211">
      <w:pPr>
        <w:pStyle w:val="ListParagraph"/>
      </w:pPr>
      <w:r>
        <w:t xml:space="preserve">This simple model trained by mnist dataset’s training data can achieve </w:t>
      </w:r>
      <w:r w:rsidR="003E6FBA">
        <w:t xml:space="preserve">99.99% accuracy on the </w:t>
      </w:r>
      <w:r w:rsidR="0085707A">
        <w:t xml:space="preserve">samples test dataset. </w:t>
      </w:r>
    </w:p>
    <w:p w14:paraId="22A0502C" w14:textId="1196912A" w:rsidR="008C7D36" w:rsidRDefault="00062DA2" w:rsidP="007A3211">
      <w:pPr>
        <w:pStyle w:val="ListParagraph"/>
        <w:contextualSpacing/>
      </w:pPr>
      <w:r>
        <w:pict w14:anchorId="153E4981">
          <v:rect id="_x0000_i1039" style="width:0;height:1.5pt" o:hralign="center" o:hrstd="t" o:hr="t" fillcolor="#a0a0a0" stroked="f"/>
        </w:pict>
      </w:r>
    </w:p>
    <w:p w14:paraId="4BAC7549" w14:textId="6A52D99B" w:rsidR="005F77BA" w:rsidRDefault="00FA2381" w:rsidP="005F77BA">
      <w:pPr>
        <w:pStyle w:val="ListParagraph"/>
        <w:contextualSpacing/>
      </w:pPr>
      <w:r w:rsidRPr="008C7D36">
        <w:t>Got 9999 correct, accuracy = 99.990000%</w:t>
      </w:r>
    </w:p>
    <w:p w14:paraId="0772F0A5" w14:textId="41D3894F" w:rsidR="008C7D36" w:rsidRPr="008C7D36" w:rsidRDefault="00062DA2" w:rsidP="005F77BA">
      <w:pPr>
        <w:pStyle w:val="ListParagraph"/>
        <w:contextualSpacing/>
      </w:pPr>
      <w:r>
        <w:pict w14:anchorId="55B5FDB9">
          <v:rect id="_x0000_i1040" style="width:0;height:1.5pt" o:hralign="center" o:hrstd="t" o:hr="t" fillcolor="#a0a0a0" stroked="f"/>
        </w:pict>
      </w:r>
    </w:p>
    <w:p w14:paraId="4B0BCF8E" w14:textId="107720E8" w:rsidR="00FA2381" w:rsidRDefault="00FA2381" w:rsidP="007A3211">
      <w:pPr>
        <w:pStyle w:val="ListParagraph"/>
      </w:pPr>
      <w:r>
        <w:t>Meanwhile, as for the mnist</w:t>
      </w:r>
      <w:r w:rsidR="00110989">
        <w:t>’s test data, the accuracy has dropped to 99.58% as shown below:</w:t>
      </w:r>
    </w:p>
    <w:p w14:paraId="4536204C" w14:textId="566DD21B" w:rsidR="008C7D36" w:rsidRDefault="00062DA2" w:rsidP="007A3211">
      <w:pPr>
        <w:pStyle w:val="ListParagraph"/>
        <w:contextualSpacing/>
      </w:pPr>
      <w:r>
        <w:pict w14:anchorId="185A2C9A">
          <v:rect id="_x0000_i1041" style="width:0;height:1.5pt" o:hralign="center" o:hrstd="t" o:hr="t" fillcolor="#a0a0a0" stroked="f"/>
        </w:pict>
      </w:r>
    </w:p>
    <w:p w14:paraId="3F04EF04" w14:textId="12C6CB3E" w:rsidR="00110989" w:rsidRDefault="00110989" w:rsidP="007A3211">
      <w:pPr>
        <w:pStyle w:val="ListParagraph"/>
        <w:contextualSpacing/>
      </w:pPr>
      <w:r w:rsidRPr="008C7D36">
        <w:t>Got 9958 correct, accuracy = 99.580000%</w:t>
      </w:r>
    </w:p>
    <w:p w14:paraId="6F6FD473" w14:textId="77777777" w:rsidR="008C7D36" w:rsidRDefault="00062DA2" w:rsidP="007A3211">
      <w:pPr>
        <w:pStyle w:val="ListParagraph"/>
        <w:contextualSpacing/>
      </w:pPr>
      <w:r>
        <w:pict w14:anchorId="14EE0BED">
          <v:rect id="_x0000_i1156" style="width:0;height:1.5pt" o:hralign="center" o:bullet="t" o:hrstd="t" o:hr="t" fillcolor="#a0a0a0" stroked="f"/>
        </w:pict>
      </w:r>
    </w:p>
    <w:p w14:paraId="238CB9A5" w14:textId="1CCDEB9D" w:rsidR="00773688" w:rsidRDefault="00773688" w:rsidP="007A3211">
      <w:pPr>
        <w:pStyle w:val="ListParagraph"/>
        <w:contextualSpacing/>
      </w:pPr>
    </w:p>
    <w:p w14:paraId="22D49D42" w14:textId="6C233D4B" w:rsidR="00773688" w:rsidRDefault="00773688" w:rsidP="007A3211">
      <w:pPr>
        <w:pStyle w:val="ListParagraph"/>
        <w:contextualSpacing/>
      </w:pPr>
    </w:p>
    <w:p w14:paraId="1EF36819" w14:textId="24966233" w:rsidR="00773688" w:rsidRDefault="00773688" w:rsidP="007A3211">
      <w:pPr>
        <w:pStyle w:val="ListParagraph"/>
        <w:contextualSpacing/>
      </w:pPr>
    </w:p>
    <w:p w14:paraId="384209FB" w14:textId="16BEFE82" w:rsidR="00773688" w:rsidRDefault="00773688" w:rsidP="007A3211">
      <w:pPr>
        <w:pStyle w:val="ListParagraph"/>
        <w:contextualSpacing/>
      </w:pPr>
    </w:p>
    <w:p w14:paraId="38367E98" w14:textId="4E1F7DE1" w:rsidR="00773688" w:rsidRDefault="00773688" w:rsidP="007A3211">
      <w:pPr>
        <w:pStyle w:val="ListParagraph"/>
        <w:contextualSpacing/>
      </w:pPr>
    </w:p>
    <w:p w14:paraId="292D0E5C" w14:textId="26807606" w:rsidR="00773688" w:rsidRDefault="00773688" w:rsidP="007A3211">
      <w:pPr>
        <w:pStyle w:val="ListParagraph"/>
        <w:contextualSpacing/>
      </w:pPr>
    </w:p>
    <w:p w14:paraId="293C86F1" w14:textId="021EBB40" w:rsidR="00773688" w:rsidRDefault="00773688" w:rsidP="007A3211">
      <w:pPr>
        <w:pStyle w:val="ListParagraph"/>
        <w:contextualSpacing/>
      </w:pPr>
    </w:p>
    <w:p w14:paraId="6A2E4A29" w14:textId="77777777" w:rsidR="00773688" w:rsidRPr="008C7D36" w:rsidRDefault="00773688" w:rsidP="007A3211">
      <w:pPr>
        <w:pStyle w:val="ListParagraph"/>
        <w:contextualSpacing/>
      </w:pPr>
    </w:p>
    <w:p w14:paraId="154A4983" w14:textId="4C08E60F" w:rsidR="00AF6325" w:rsidRDefault="00E82962" w:rsidP="00487AB8">
      <w:pPr>
        <w:pStyle w:val="Heading1"/>
        <w:numPr>
          <w:ilvl w:val="0"/>
          <w:numId w:val="2"/>
        </w:numPr>
        <w:ind w:left="0" w:firstLine="0"/>
      </w:pPr>
      <w:bookmarkStart w:id="13" w:name="_Toc13049492"/>
      <w:r>
        <w:t>Analysis</w:t>
      </w:r>
      <w:bookmarkEnd w:id="13"/>
    </w:p>
    <w:p w14:paraId="0294A4D5" w14:textId="5D72306F" w:rsidR="00E82962" w:rsidRDefault="00B65E6D" w:rsidP="00B65E6D">
      <w:pPr>
        <w:pStyle w:val="Heading2"/>
        <w:numPr>
          <w:ilvl w:val="1"/>
          <w:numId w:val="2"/>
        </w:numPr>
      </w:pPr>
      <w:bookmarkStart w:id="14" w:name="_Toc13049493"/>
      <w:r>
        <w:t>Data loading</w:t>
      </w:r>
      <w:bookmarkEnd w:id="14"/>
    </w:p>
    <w:p w14:paraId="183FAA3A" w14:textId="51B5535F" w:rsidR="00B65E6D" w:rsidRDefault="00B65E6D" w:rsidP="007A3211">
      <w:pPr>
        <w:pStyle w:val="ListParagraph"/>
      </w:pPr>
      <w:r>
        <w:t xml:space="preserve">We’ve </w:t>
      </w:r>
      <w:r w:rsidR="00C5681A">
        <w:t>changed</w:t>
      </w:r>
      <w:r>
        <w:t xml:space="preserve"> the data loading process from read in a set of small png file into </w:t>
      </w:r>
      <w:r w:rsidR="001A43A4">
        <w:t xml:space="preserve">read in an entire Numpy array, which </w:t>
      </w:r>
      <w:r w:rsidR="00366D1B">
        <w:t>can be quickly loaded into RAM for further processing.</w:t>
      </w:r>
    </w:p>
    <w:p w14:paraId="1966EE70" w14:textId="06BD06B1" w:rsidR="00366D1B" w:rsidRDefault="00C5681A" w:rsidP="007A3211">
      <w:pPr>
        <w:pStyle w:val="Heading2"/>
        <w:numPr>
          <w:ilvl w:val="1"/>
          <w:numId w:val="2"/>
        </w:numPr>
      </w:pPr>
      <w:bookmarkStart w:id="15" w:name="_Toc13049494"/>
      <w:r>
        <w:t>Image processors</w:t>
      </w:r>
      <w:bookmarkEnd w:id="15"/>
    </w:p>
    <w:p w14:paraId="60A72180" w14:textId="42FA5F1A" w:rsidR="007A3211" w:rsidRDefault="007A3211" w:rsidP="007A3211">
      <w:pPr>
        <w:pStyle w:val="ListParagraph"/>
      </w:pPr>
      <w:r>
        <w:t xml:space="preserve">The intensity attenuator </w:t>
      </w:r>
      <w:r w:rsidR="00195104">
        <w:t xml:space="preserve">reduces the intensity value of the original image and will affect knn’s accuracy </w:t>
      </w:r>
      <w:r w:rsidR="00AE4007">
        <w:t>due to more indistinguishable distance</w:t>
      </w:r>
    </w:p>
    <w:p w14:paraId="04528330" w14:textId="2BE71723" w:rsidR="001E6C16" w:rsidRDefault="00AE4007" w:rsidP="004F4B1C">
      <w:pPr>
        <w:pStyle w:val="ListParagraph"/>
      </w:pPr>
      <w:r>
        <w:t xml:space="preserve">The </w:t>
      </w:r>
      <w:r w:rsidRPr="00AE4007">
        <w:t>binarizer</w:t>
      </w:r>
      <w:r w:rsidR="001E6C16">
        <w:t xml:space="preserve"> take the threshold and change the image into a 0/255 sequence, with proper threshold, </w:t>
      </w:r>
      <w:r w:rsidR="001E6C16" w:rsidRPr="004F4B1C">
        <w:t>this</w:t>
      </w:r>
      <w:r w:rsidR="001E6C16">
        <w:t xml:space="preserve"> method could raise the accuracy of the recognition.</w:t>
      </w:r>
    </w:p>
    <w:p w14:paraId="5B6F5EA6" w14:textId="3FE38F52" w:rsidR="001E6C16" w:rsidRDefault="004F4B1C" w:rsidP="004F4B1C">
      <w:pPr>
        <w:pStyle w:val="Heading2"/>
        <w:numPr>
          <w:ilvl w:val="1"/>
          <w:numId w:val="2"/>
        </w:numPr>
      </w:pPr>
      <w:bookmarkStart w:id="16" w:name="_Toc13049495"/>
      <w:r>
        <w:lastRenderedPageBreak/>
        <w:t>KNN classifier</w:t>
      </w:r>
      <w:bookmarkEnd w:id="16"/>
    </w:p>
    <w:p w14:paraId="6F407283" w14:textId="65CDEA0C" w:rsidR="00CC61E8" w:rsidRDefault="00CD61F0" w:rsidP="004F4B1C">
      <w:pPr>
        <w:pStyle w:val="ListParagraph"/>
      </w:pPr>
      <w:r>
        <w:t xml:space="preserve">By switching form Manhattan distance to Euclidian distance, </w:t>
      </w:r>
      <w:r w:rsidR="00B220BE">
        <w:t xml:space="preserve">the accuracy will be higher but with a much greater </w:t>
      </w:r>
      <w:r w:rsidR="00BA79FC">
        <w:t xml:space="preserve">cost. Also, typically, </w:t>
      </w:r>
      <w:r w:rsidR="0092642C">
        <w:t xml:space="preserve">a traditional 2 loops distance calculation method would take approximately around 200 seconds for the given distance matrix, by using Numpy’s </w:t>
      </w:r>
      <w:r w:rsidR="00766BAA">
        <w:t xml:space="preserve">linear algebra method, we’ve successfully cut the time down to </w:t>
      </w:r>
      <w:r w:rsidR="004B0E56">
        <w:t>around 0.2 seconds (calculation procedure only)</w:t>
      </w:r>
      <w:r w:rsidR="00654A82">
        <w:t>.</w:t>
      </w:r>
    </w:p>
    <w:p w14:paraId="2B59778F" w14:textId="2CBAD576" w:rsidR="00EB670C" w:rsidRDefault="00EB670C" w:rsidP="00EB670C">
      <w:pPr>
        <w:pStyle w:val="Heading2"/>
        <w:numPr>
          <w:ilvl w:val="1"/>
          <w:numId w:val="2"/>
        </w:numPr>
      </w:pPr>
      <w:bookmarkStart w:id="17" w:name="_Toc13049496"/>
      <w:r>
        <w:t>Neural Nets</w:t>
      </w:r>
      <w:bookmarkEnd w:id="17"/>
    </w:p>
    <w:p w14:paraId="169BCE0F" w14:textId="07224F7F" w:rsidR="00EB670C" w:rsidRDefault="00EB670C" w:rsidP="00EB670C">
      <w:pPr>
        <w:pStyle w:val="ListParagraph"/>
      </w:pPr>
      <w:r>
        <w:t>The simple neural network has reached a</w:t>
      </w:r>
      <w:r w:rsidR="00BA6308">
        <w:t>n</w:t>
      </w:r>
      <w:r>
        <w:t xml:space="preserve"> impressive</w:t>
      </w:r>
      <w:r w:rsidR="00BA6308">
        <w:t xml:space="preserve"> accuracy of 99.99%, however, as the test data from the sample program </w:t>
      </w:r>
      <w:r w:rsidR="003802A5">
        <w:t xml:space="preserve">may contains </w:t>
      </w:r>
      <w:r w:rsidR="007D29B3">
        <w:t xml:space="preserve">data from </w:t>
      </w:r>
      <w:r w:rsidR="00CF105A">
        <w:t>mnist’s training samples, it seems only fair to run with mnist’s test data, and the result show that the implemented neural network’s accuracy on mnis</w:t>
      </w:r>
      <w:r w:rsidR="00F4296B">
        <w:t>t dataset is 99.56%.</w:t>
      </w:r>
    </w:p>
    <w:p w14:paraId="4A50609A" w14:textId="3ED276C0" w:rsidR="00773688" w:rsidRDefault="00773688" w:rsidP="00EB670C">
      <w:pPr>
        <w:pStyle w:val="ListParagraph"/>
      </w:pPr>
    </w:p>
    <w:p w14:paraId="7686EE87" w14:textId="77281586" w:rsidR="00773688" w:rsidRDefault="00773688" w:rsidP="00EB670C">
      <w:pPr>
        <w:pStyle w:val="ListParagraph"/>
      </w:pPr>
    </w:p>
    <w:p w14:paraId="57CEAB3E" w14:textId="2687461D" w:rsidR="00773688" w:rsidRDefault="00773688" w:rsidP="00EB670C">
      <w:pPr>
        <w:pStyle w:val="ListParagraph"/>
      </w:pPr>
    </w:p>
    <w:p w14:paraId="2E999403" w14:textId="5368AC05" w:rsidR="00773688" w:rsidRDefault="00773688" w:rsidP="00EB670C">
      <w:pPr>
        <w:pStyle w:val="ListParagraph"/>
      </w:pPr>
    </w:p>
    <w:p w14:paraId="719C0D30" w14:textId="43F060D7" w:rsidR="00773688" w:rsidRDefault="00773688" w:rsidP="00EB670C">
      <w:pPr>
        <w:pStyle w:val="ListParagraph"/>
      </w:pPr>
    </w:p>
    <w:p w14:paraId="77BFEE0C" w14:textId="38ED7A86" w:rsidR="00773688" w:rsidRDefault="00773688" w:rsidP="00EB670C">
      <w:pPr>
        <w:pStyle w:val="ListParagraph"/>
      </w:pPr>
    </w:p>
    <w:p w14:paraId="098247DE" w14:textId="74F61A11" w:rsidR="00773688" w:rsidRDefault="00773688" w:rsidP="00EB670C">
      <w:pPr>
        <w:pStyle w:val="ListParagraph"/>
      </w:pPr>
    </w:p>
    <w:p w14:paraId="2052F072" w14:textId="0D4F1FAD" w:rsidR="00773688" w:rsidRDefault="00773688" w:rsidP="00EB670C">
      <w:pPr>
        <w:pStyle w:val="ListParagraph"/>
      </w:pPr>
    </w:p>
    <w:p w14:paraId="2F7ED876" w14:textId="487016D2" w:rsidR="00773688" w:rsidRDefault="00773688" w:rsidP="00EB670C">
      <w:pPr>
        <w:pStyle w:val="ListParagraph"/>
      </w:pPr>
    </w:p>
    <w:p w14:paraId="0F284DF5" w14:textId="581E7E5D" w:rsidR="00773688" w:rsidRDefault="00773688" w:rsidP="00EB670C">
      <w:pPr>
        <w:pStyle w:val="ListParagraph"/>
      </w:pPr>
    </w:p>
    <w:p w14:paraId="24E29B04" w14:textId="64FEA88B" w:rsidR="00773688" w:rsidRDefault="00773688" w:rsidP="00EB670C">
      <w:pPr>
        <w:pStyle w:val="ListParagraph"/>
      </w:pPr>
    </w:p>
    <w:p w14:paraId="2367F03E" w14:textId="0BC9415D" w:rsidR="008C7D36" w:rsidRDefault="008C7D36" w:rsidP="008C7D36">
      <w:pPr>
        <w:pStyle w:val="Heading1"/>
        <w:numPr>
          <w:ilvl w:val="0"/>
          <w:numId w:val="2"/>
        </w:numPr>
        <w:ind w:left="0" w:firstLine="0"/>
      </w:pPr>
      <w:bookmarkStart w:id="18" w:name="_Toc13049497"/>
      <w:r>
        <w:t>References</w:t>
      </w:r>
      <w:bookmarkEnd w:id="18"/>
    </w:p>
    <w:p w14:paraId="1A10F07A" w14:textId="77777777" w:rsidR="007F7E63" w:rsidRPr="007F7E63" w:rsidRDefault="007F7E63" w:rsidP="007F7E63">
      <w:pPr>
        <w:pStyle w:val="Bibliography"/>
        <w:rPr>
          <w:rFonts w:ascii="Calibri" w:hAnsi="Calibri" w:cs="Calibri"/>
        </w:rPr>
      </w:pPr>
      <w:r>
        <w:fldChar w:fldCharType="begin"/>
      </w:r>
      <w:r>
        <w:instrText xml:space="preserve"> ADDIN ZOTERO_BIBL {"uncited":[],"omitted":[],"custom":[]} CSL_BIBLIOGRAPHY </w:instrText>
      </w:r>
      <w:r>
        <w:fldChar w:fldCharType="separate"/>
      </w:r>
      <w:r w:rsidRPr="007F7E63">
        <w:rPr>
          <w:rFonts w:ascii="Calibri" w:hAnsi="Calibri" w:cs="Calibri"/>
        </w:rPr>
        <w:t>[1]</w:t>
      </w:r>
      <w:r w:rsidRPr="007F7E63">
        <w:rPr>
          <w:rFonts w:ascii="Calibri" w:hAnsi="Calibri" w:cs="Calibri"/>
        </w:rPr>
        <w:tab/>
        <w:t>K. Hechenbichler and K. Schliep, “Weighted k-Nearest-Neighbor Techniques and Ordinal Classification,” 2004. [Online]. Available: https://epub.ub.uni-muenchen.de/1769/. [Accessed: 03-Jul-2019].</w:t>
      </w:r>
    </w:p>
    <w:p w14:paraId="16E638D6" w14:textId="77777777" w:rsidR="007F7E63" w:rsidRPr="007F7E63" w:rsidRDefault="007F7E63" w:rsidP="007F7E63">
      <w:pPr>
        <w:pStyle w:val="Bibliography"/>
        <w:rPr>
          <w:rFonts w:ascii="Calibri" w:hAnsi="Calibri" w:cs="Calibri"/>
        </w:rPr>
      </w:pPr>
      <w:r w:rsidRPr="007F7E63">
        <w:rPr>
          <w:rFonts w:ascii="Calibri" w:hAnsi="Calibri" w:cs="Calibri"/>
        </w:rPr>
        <w:t>[2]</w:t>
      </w:r>
      <w:r w:rsidRPr="007F7E63">
        <w:rPr>
          <w:rFonts w:ascii="Calibri" w:hAnsi="Calibri" w:cs="Calibri"/>
        </w:rPr>
        <w:tab/>
        <w:t>“Stanford University CS231n: Convolutional Neural Networks for Visual Recognition.” [Online]. Available: http://cs231n.stanford.edu/. [Accessed: 03-Jul-2019].</w:t>
      </w:r>
    </w:p>
    <w:p w14:paraId="42DD4FC5" w14:textId="5BF28505" w:rsidR="008C7D36" w:rsidRPr="008C7D36" w:rsidRDefault="007F7E63" w:rsidP="008C7D36">
      <w:r>
        <w:fldChar w:fldCharType="end"/>
      </w:r>
    </w:p>
    <w:sectPr w:rsidR="008C7D36" w:rsidRPr="008C7D36" w:rsidSect="00230665">
      <w:pgSz w:w="11906" w:h="16838" w:code="9"/>
      <w:pgMar w:top="1985" w:right="1701" w:bottom="1701" w:left="1701"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3228C3" w14:textId="77777777" w:rsidR="00F425CB" w:rsidRDefault="00F425CB" w:rsidP="000E210E">
      <w:pPr>
        <w:spacing w:after="0" w:line="240" w:lineRule="auto"/>
      </w:pPr>
      <w:r>
        <w:separator/>
      </w:r>
    </w:p>
  </w:endnote>
  <w:endnote w:type="continuationSeparator" w:id="0">
    <w:p w14:paraId="231A5D90" w14:textId="77777777" w:rsidR="00F425CB" w:rsidRDefault="00F425CB" w:rsidP="000E21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9E6E9B" w14:textId="77777777" w:rsidR="00F425CB" w:rsidRDefault="00F425CB" w:rsidP="000E210E">
      <w:pPr>
        <w:spacing w:after="0" w:line="240" w:lineRule="auto"/>
      </w:pPr>
      <w:r>
        <w:separator/>
      </w:r>
    </w:p>
  </w:footnote>
  <w:footnote w:type="continuationSeparator" w:id="0">
    <w:p w14:paraId="62200644" w14:textId="77777777" w:rsidR="00F425CB" w:rsidRDefault="00F425CB" w:rsidP="000E21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rect w14:anchorId="4FA1416B" id="_x0000_i1026" style="width:0;height:1.5pt" o:hralign="center" o:bullet="t" o:hrstd="t" o:hr="t" fillcolor="#a0a0a0" stroked="f"/>
    </w:pict>
  </w:numPicBullet>
  <w:abstractNum w:abstractNumId="0" w15:restartNumberingAfterBreak="0">
    <w:nsid w:val="309A355D"/>
    <w:multiLevelType w:val="multilevel"/>
    <w:tmpl w:val="E70A011A"/>
    <w:lvl w:ilvl="0">
      <w:start w:val="1"/>
      <w:numFmt w:val="decimal"/>
      <w:lvlText w:val="%1."/>
      <w:lvlJc w:val="left"/>
      <w:pPr>
        <w:ind w:left="360" w:hanging="360"/>
      </w:pPr>
      <w:rPr>
        <w:rFonts w:asciiTheme="minorHAnsi" w:eastAsiaTheme="minorEastAsia" w:hAnsiTheme="minorHAnsi" w:cstheme="minorBidi"/>
      </w:rPr>
    </w:lvl>
    <w:lvl w:ilvl="1">
      <w:start w:val="1"/>
      <w:numFmt w:val="decimal"/>
      <w:isLgl/>
      <w:lvlText w:val="%1.%2"/>
      <w:lvlJc w:val="left"/>
      <w:pPr>
        <w:ind w:left="744" w:hanging="384"/>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1" w15:restartNumberingAfterBreak="0">
    <w:nsid w:val="4DE10402"/>
    <w:multiLevelType w:val="hybridMultilevel"/>
    <w:tmpl w:val="E1EE116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D674AB0"/>
    <w:multiLevelType w:val="multilevel"/>
    <w:tmpl w:val="E70A011A"/>
    <w:lvl w:ilvl="0">
      <w:start w:val="1"/>
      <w:numFmt w:val="decimal"/>
      <w:lvlText w:val="%1."/>
      <w:lvlJc w:val="left"/>
      <w:pPr>
        <w:ind w:left="360" w:hanging="360"/>
      </w:pPr>
      <w:rPr>
        <w:rFonts w:asciiTheme="minorHAnsi" w:eastAsiaTheme="minorEastAsia" w:hAnsiTheme="minorHAnsi" w:cstheme="minorBidi"/>
      </w:rPr>
    </w:lvl>
    <w:lvl w:ilvl="1">
      <w:start w:val="1"/>
      <w:numFmt w:val="decimal"/>
      <w:isLgl/>
      <w:lvlText w:val="%1.%2"/>
      <w:lvlJc w:val="left"/>
      <w:pPr>
        <w:ind w:left="744" w:hanging="384"/>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440"/>
      </w:pPr>
      <w:rPr>
        <w:rFonts w:hint="default"/>
      </w:rPr>
    </w:lvl>
  </w:abstractNum>
  <w:abstractNum w:abstractNumId="3" w15:restartNumberingAfterBreak="0">
    <w:nsid w:val="6E0340BB"/>
    <w:multiLevelType w:val="multilevel"/>
    <w:tmpl w:val="255E110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activeWritingStyle w:appName="MSWord" w:lang="en-US" w:vendorID="64" w:dllVersion="0" w:nlCheck="1" w:checkStyle="0"/>
  <w:activeWritingStyle w:appName="MSWord" w:lang="ja-JP" w:vendorID="64" w:dllVersion="0" w:nlCheck="1" w:checkStyle="1"/>
  <w:activeWritingStyle w:appName="MSWord" w:lang="en-US" w:vendorID="64" w:dllVersion="4096" w:nlCheck="1" w:checkStyle="0"/>
  <w:proofState w:grammar="clean"/>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0B08"/>
    <w:rsid w:val="00034C11"/>
    <w:rsid w:val="000565F9"/>
    <w:rsid w:val="00062DA2"/>
    <w:rsid w:val="00070F11"/>
    <w:rsid w:val="000760A9"/>
    <w:rsid w:val="0009201B"/>
    <w:rsid w:val="00096ED3"/>
    <w:rsid w:val="000E210E"/>
    <w:rsid w:val="000F6B45"/>
    <w:rsid w:val="00101F73"/>
    <w:rsid w:val="00106266"/>
    <w:rsid w:val="001070E3"/>
    <w:rsid w:val="00110989"/>
    <w:rsid w:val="001434BE"/>
    <w:rsid w:val="00193ACA"/>
    <w:rsid w:val="00194C1A"/>
    <w:rsid w:val="00195104"/>
    <w:rsid w:val="001A43A4"/>
    <w:rsid w:val="001B21E6"/>
    <w:rsid w:val="001D3CC5"/>
    <w:rsid w:val="001E6C16"/>
    <w:rsid w:val="00214620"/>
    <w:rsid w:val="0022164E"/>
    <w:rsid w:val="00221EC7"/>
    <w:rsid w:val="00230665"/>
    <w:rsid w:val="002510F4"/>
    <w:rsid w:val="002542AB"/>
    <w:rsid w:val="00265FA1"/>
    <w:rsid w:val="002715C9"/>
    <w:rsid w:val="00284E7C"/>
    <w:rsid w:val="00291830"/>
    <w:rsid w:val="002A39B6"/>
    <w:rsid w:val="002A7FB5"/>
    <w:rsid w:val="002B0D53"/>
    <w:rsid w:val="002C293E"/>
    <w:rsid w:val="00301D85"/>
    <w:rsid w:val="003367B5"/>
    <w:rsid w:val="00366D1B"/>
    <w:rsid w:val="00372EFE"/>
    <w:rsid w:val="003802A5"/>
    <w:rsid w:val="003A4D0E"/>
    <w:rsid w:val="003A6B45"/>
    <w:rsid w:val="003B1ABE"/>
    <w:rsid w:val="003E6FBA"/>
    <w:rsid w:val="00443DF9"/>
    <w:rsid w:val="0047120F"/>
    <w:rsid w:val="00471A1E"/>
    <w:rsid w:val="004850D7"/>
    <w:rsid w:val="00487AB8"/>
    <w:rsid w:val="00487F57"/>
    <w:rsid w:val="004934A3"/>
    <w:rsid w:val="004A745A"/>
    <w:rsid w:val="004B0E56"/>
    <w:rsid w:val="004D194F"/>
    <w:rsid w:val="004F4B1C"/>
    <w:rsid w:val="005070FD"/>
    <w:rsid w:val="0051013C"/>
    <w:rsid w:val="00520DED"/>
    <w:rsid w:val="00526763"/>
    <w:rsid w:val="0053018F"/>
    <w:rsid w:val="0053726D"/>
    <w:rsid w:val="00537714"/>
    <w:rsid w:val="00545A19"/>
    <w:rsid w:val="00562459"/>
    <w:rsid w:val="005669A8"/>
    <w:rsid w:val="005715BC"/>
    <w:rsid w:val="00583A20"/>
    <w:rsid w:val="0059624A"/>
    <w:rsid w:val="005B77E5"/>
    <w:rsid w:val="005C6239"/>
    <w:rsid w:val="005D63B7"/>
    <w:rsid w:val="005E09AC"/>
    <w:rsid w:val="005F4D59"/>
    <w:rsid w:val="005F75BA"/>
    <w:rsid w:val="005F77BA"/>
    <w:rsid w:val="0060106A"/>
    <w:rsid w:val="00630B08"/>
    <w:rsid w:val="00654A82"/>
    <w:rsid w:val="00696636"/>
    <w:rsid w:val="006967B1"/>
    <w:rsid w:val="006C699B"/>
    <w:rsid w:val="006D3C27"/>
    <w:rsid w:val="006D78C6"/>
    <w:rsid w:val="006F2907"/>
    <w:rsid w:val="0071737D"/>
    <w:rsid w:val="0072551E"/>
    <w:rsid w:val="00731DF8"/>
    <w:rsid w:val="00754849"/>
    <w:rsid w:val="00766BAA"/>
    <w:rsid w:val="00773688"/>
    <w:rsid w:val="00784B01"/>
    <w:rsid w:val="00787C2A"/>
    <w:rsid w:val="007A3211"/>
    <w:rsid w:val="007B4307"/>
    <w:rsid w:val="007D29B3"/>
    <w:rsid w:val="007F1632"/>
    <w:rsid w:val="007F7E63"/>
    <w:rsid w:val="00812CFA"/>
    <w:rsid w:val="00813F75"/>
    <w:rsid w:val="00823881"/>
    <w:rsid w:val="0085707A"/>
    <w:rsid w:val="0087769A"/>
    <w:rsid w:val="008B0ED8"/>
    <w:rsid w:val="008B4627"/>
    <w:rsid w:val="008C7D36"/>
    <w:rsid w:val="008D5EB3"/>
    <w:rsid w:val="0092642C"/>
    <w:rsid w:val="0093260E"/>
    <w:rsid w:val="009427E1"/>
    <w:rsid w:val="00962BCE"/>
    <w:rsid w:val="009A4738"/>
    <w:rsid w:val="009C46FE"/>
    <w:rsid w:val="009F1E81"/>
    <w:rsid w:val="00A02D32"/>
    <w:rsid w:val="00A22D46"/>
    <w:rsid w:val="00A679DC"/>
    <w:rsid w:val="00A707C8"/>
    <w:rsid w:val="00A85C70"/>
    <w:rsid w:val="00A95F17"/>
    <w:rsid w:val="00AA5FAF"/>
    <w:rsid w:val="00AB0E7A"/>
    <w:rsid w:val="00AC703D"/>
    <w:rsid w:val="00AC7C12"/>
    <w:rsid w:val="00AE4007"/>
    <w:rsid w:val="00AF6325"/>
    <w:rsid w:val="00B12A05"/>
    <w:rsid w:val="00B220BE"/>
    <w:rsid w:val="00B415B7"/>
    <w:rsid w:val="00B4165F"/>
    <w:rsid w:val="00B43D86"/>
    <w:rsid w:val="00B46B71"/>
    <w:rsid w:val="00B60B40"/>
    <w:rsid w:val="00B65E6D"/>
    <w:rsid w:val="00BA6308"/>
    <w:rsid w:val="00BA79FC"/>
    <w:rsid w:val="00BC1DDC"/>
    <w:rsid w:val="00C1745F"/>
    <w:rsid w:val="00C37979"/>
    <w:rsid w:val="00C54107"/>
    <w:rsid w:val="00C5681A"/>
    <w:rsid w:val="00C620B5"/>
    <w:rsid w:val="00CA2A75"/>
    <w:rsid w:val="00CC61E8"/>
    <w:rsid w:val="00CD613A"/>
    <w:rsid w:val="00CD61F0"/>
    <w:rsid w:val="00CF105A"/>
    <w:rsid w:val="00D13996"/>
    <w:rsid w:val="00D3355D"/>
    <w:rsid w:val="00D341FA"/>
    <w:rsid w:val="00D52C35"/>
    <w:rsid w:val="00D544BC"/>
    <w:rsid w:val="00D97EEC"/>
    <w:rsid w:val="00DA17B2"/>
    <w:rsid w:val="00DA619B"/>
    <w:rsid w:val="00DB1EFF"/>
    <w:rsid w:val="00DC452C"/>
    <w:rsid w:val="00DC799A"/>
    <w:rsid w:val="00DF03F3"/>
    <w:rsid w:val="00E03802"/>
    <w:rsid w:val="00E10E9B"/>
    <w:rsid w:val="00E2088F"/>
    <w:rsid w:val="00E41A05"/>
    <w:rsid w:val="00E45836"/>
    <w:rsid w:val="00E773F2"/>
    <w:rsid w:val="00E82962"/>
    <w:rsid w:val="00EB670C"/>
    <w:rsid w:val="00EC5EE0"/>
    <w:rsid w:val="00EE4343"/>
    <w:rsid w:val="00F142D1"/>
    <w:rsid w:val="00F36938"/>
    <w:rsid w:val="00F425CB"/>
    <w:rsid w:val="00F4296B"/>
    <w:rsid w:val="00F57188"/>
    <w:rsid w:val="00F82490"/>
    <w:rsid w:val="00FA2381"/>
    <w:rsid w:val="00FB6A35"/>
    <w:rsid w:val="00FD07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3972257"/>
  <w15:chartTrackingRefBased/>
  <w15:docId w15:val="{06C446A7-0885-47AD-8C29-F1C7A9469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632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F632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F163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070E3"/>
    <w:pPr>
      <w:ind w:left="720"/>
    </w:pPr>
  </w:style>
  <w:style w:type="character" w:customStyle="1" w:styleId="Heading1Char">
    <w:name w:val="Heading 1 Char"/>
    <w:basedOn w:val="DefaultParagraphFont"/>
    <w:link w:val="Heading1"/>
    <w:uiPriority w:val="9"/>
    <w:rsid w:val="00AF632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AF6325"/>
    <w:pPr>
      <w:outlineLvl w:val="9"/>
    </w:pPr>
    <w:rPr>
      <w:lang w:eastAsia="en-US"/>
    </w:rPr>
  </w:style>
  <w:style w:type="paragraph" w:styleId="TOC1">
    <w:name w:val="toc 1"/>
    <w:basedOn w:val="Normal"/>
    <w:next w:val="Normal"/>
    <w:autoRedefine/>
    <w:uiPriority w:val="39"/>
    <w:unhideWhenUsed/>
    <w:rsid w:val="00AF6325"/>
    <w:pPr>
      <w:spacing w:after="100"/>
    </w:pPr>
  </w:style>
  <w:style w:type="character" w:styleId="Hyperlink">
    <w:name w:val="Hyperlink"/>
    <w:basedOn w:val="DefaultParagraphFont"/>
    <w:uiPriority w:val="99"/>
    <w:unhideWhenUsed/>
    <w:rsid w:val="00AF6325"/>
    <w:rPr>
      <w:color w:val="0563C1" w:themeColor="hyperlink"/>
      <w:u w:val="single"/>
    </w:rPr>
  </w:style>
  <w:style w:type="character" w:customStyle="1" w:styleId="Heading2Char">
    <w:name w:val="Heading 2 Char"/>
    <w:basedOn w:val="DefaultParagraphFont"/>
    <w:link w:val="Heading2"/>
    <w:uiPriority w:val="9"/>
    <w:rsid w:val="00AF6325"/>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AF6325"/>
    <w:pPr>
      <w:spacing w:after="100"/>
      <w:ind w:left="220"/>
    </w:pPr>
  </w:style>
  <w:style w:type="character" w:customStyle="1" w:styleId="Heading3Char">
    <w:name w:val="Heading 3 Char"/>
    <w:basedOn w:val="DefaultParagraphFont"/>
    <w:link w:val="Heading3"/>
    <w:uiPriority w:val="9"/>
    <w:rsid w:val="007F1632"/>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7F1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DC799A"/>
    <w:pPr>
      <w:spacing w:after="100"/>
      <w:ind w:left="440"/>
    </w:pPr>
  </w:style>
  <w:style w:type="character" w:styleId="PlaceholderText">
    <w:name w:val="Placeholder Text"/>
    <w:basedOn w:val="DefaultParagraphFont"/>
    <w:uiPriority w:val="99"/>
    <w:semiHidden/>
    <w:rsid w:val="00101F73"/>
    <w:rPr>
      <w:color w:val="808080"/>
    </w:rPr>
  </w:style>
  <w:style w:type="paragraph" w:styleId="NoSpacing">
    <w:name w:val="No Spacing"/>
    <w:link w:val="NoSpacingChar"/>
    <w:uiPriority w:val="1"/>
    <w:qFormat/>
    <w:rsid w:val="00B4165F"/>
    <w:pPr>
      <w:spacing w:after="0" w:line="240" w:lineRule="auto"/>
    </w:pPr>
    <w:rPr>
      <w:lang w:eastAsia="en-US"/>
    </w:rPr>
  </w:style>
  <w:style w:type="character" w:customStyle="1" w:styleId="NoSpacingChar">
    <w:name w:val="No Spacing Char"/>
    <w:basedOn w:val="DefaultParagraphFont"/>
    <w:link w:val="NoSpacing"/>
    <w:uiPriority w:val="1"/>
    <w:rsid w:val="00B4165F"/>
    <w:rPr>
      <w:lang w:eastAsia="en-US"/>
    </w:rPr>
  </w:style>
  <w:style w:type="paragraph" w:styleId="Title">
    <w:name w:val="Title"/>
    <w:basedOn w:val="Normal"/>
    <w:next w:val="Normal"/>
    <w:link w:val="TitleChar"/>
    <w:uiPriority w:val="10"/>
    <w:qFormat/>
    <w:rsid w:val="00B4165F"/>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n-US"/>
    </w:rPr>
  </w:style>
  <w:style w:type="character" w:customStyle="1" w:styleId="TitleChar">
    <w:name w:val="Title Char"/>
    <w:basedOn w:val="DefaultParagraphFont"/>
    <w:link w:val="Title"/>
    <w:uiPriority w:val="10"/>
    <w:rsid w:val="00B4165F"/>
    <w:rPr>
      <w:rFonts w:asciiTheme="majorHAnsi" w:eastAsiaTheme="majorEastAsia" w:hAnsiTheme="majorHAnsi" w:cstheme="majorBidi"/>
      <w:color w:val="404040" w:themeColor="text1" w:themeTint="BF"/>
      <w:spacing w:val="-10"/>
      <w:kern w:val="28"/>
      <w:sz w:val="56"/>
      <w:szCs w:val="56"/>
      <w:lang w:eastAsia="en-US"/>
    </w:rPr>
  </w:style>
  <w:style w:type="paragraph" w:styleId="Subtitle">
    <w:name w:val="Subtitle"/>
    <w:basedOn w:val="Normal"/>
    <w:next w:val="Normal"/>
    <w:link w:val="SubtitleChar"/>
    <w:uiPriority w:val="11"/>
    <w:qFormat/>
    <w:rsid w:val="00B4165F"/>
    <w:pPr>
      <w:numPr>
        <w:ilvl w:val="1"/>
      </w:numPr>
    </w:pPr>
    <w:rPr>
      <w:rFonts w:cs="Times New Roman"/>
      <w:color w:val="5A5A5A" w:themeColor="text1" w:themeTint="A5"/>
      <w:spacing w:val="15"/>
      <w:lang w:eastAsia="en-US"/>
    </w:rPr>
  </w:style>
  <w:style w:type="character" w:customStyle="1" w:styleId="SubtitleChar">
    <w:name w:val="Subtitle Char"/>
    <w:basedOn w:val="DefaultParagraphFont"/>
    <w:link w:val="Subtitle"/>
    <w:uiPriority w:val="11"/>
    <w:rsid w:val="00B4165F"/>
    <w:rPr>
      <w:rFonts w:cs="Times New Roman"/>
      <w:color w:val="5A5A5A" w:themeColor="text1" w:themeTint="A5"/>
      <w:spacing w:val="15"/>
      <w:lang w:eastAsia="en-US"/>
    </w:rPr>
  </w:style>
  <w:style w:type="paragraph" w:styleId="Header">
    <w:name w:val="header"/>
    <w:basedOn w:val="Normal"/>
    <w:link w:val="HeaderChar"/>
    <w:uiPriority w:val="99"/>
    <w:unhideWhenUsed/>
    <w:rsid w:val="000E210E"/>
    <w:pPr>
      <w:tabs>
        <w:tab w:val="center" w:pos="4419"/>
        <w:tab w:val="right" w:pos="8838"/>
      </w:tabs>
      <w:spacing w:after="0" w:line="240" w:lineRule="auto"/>
    </w:pPr>
  </w:style>
  <w:style w:type="character" w:customStyle="1" w:styleId="HeaderChar">
    <w:name w:val="Header Char"/>
    <w:basedOn w:val="DefaultParagraphFont"/>
    <w:link w:val="Header"/>
    <w:uiPriority w:val="99"/>
    <w:rsid w:val="000E210E"/>
  </w:style>
  <w:style w:type="paragraph" w:styleId="Footer">
    <w:name w:val="footer"/>
    <w:basedOn w:val="Normal"/>
    <w:link w:val="FooterChar"/>
    <w:uiPriority w:val="99"/>
    <w:unhideWhenUsed/>
    <w:rsid w:val="000E210E"/>
    <w:pPr>
      <w:tabs>
        <w:tab w:val="center" w:pos="4419"/>
        <w:tab w:val="right" w:pos="8838"/>
      </w:tabs>
      <w:spacing w:after="0" w:line="240" w:lineRule="auto"/>
    </w:pPr>
  </w:style>
  <w:style w:type="character" w:customStyle="1" w:styleId="FooterChar">
    <w:name w:val="Footer Char"/>
    <w:basedOn w:val="DefaultParagraphFont"/>
    <w:link w:val="Footer"/>
    <w:uiPriority w:val="99"/>
    <w:rsid w:val="000E210E"/>
  </w:style>
  <w:style w:type="character" w:styleId="SubtleReference">
    <w:name w:val="Subtle Reference"/>
    <w:basedOn w:val="DefaultParagraphFont"/>
    <w:uiPriority w:val="31"/>
    <w:qFormat/>
    <w:rsid w:val="00CC61E8"/>
    <w:rPr>
      <w:smallCaps/>
      <w:color w:val="5A5A5A" w:themeColor="text1" w:themeTint="A5"/>
    </w:rPr>
  </w:style>
  <w:style w:type="paragraph" w:styleId="Caption">
    <w:name w:val="caption"/>
    <w:basedOn w:val="Normal"/>
    <w:next w:val="Normal"/>
    <w:uiPriority w:val="35"/>
    <w:unhideWhenUsed/>
    <w:qFormat/>
    <w:rsid w:val="008D5EB3"/>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7F7E63"/>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6984033">
      <w:bodyDiv w:val="1"/>
      <w:marLeft w:val="0"/>
      <w:marRight w:val="0"/>
      <w:marTop w:val="0"/>
      <w:marBottom w:val="0"/>
      <w:divBdr>
        <w:top w:val="none" w:sz="0" w:space="0" w:color="auto"/>
        <w:left w:val="none" w:sz="0" w:space="0" w:color="auto"/>
        <w:bottom w:val="none" w:sz="0" w:space="0" w:color="auto"/>
        <w:right w:val="none" w:sz="0" w:space="0" w:color="auto"/>
      </w:divBdr>
    </w:div>
    <w:div w:id="303434474">
      <w:bodyDiv w:val="1"/>
      <w:marLeft w:val="0"/>
      <w:marRight w:val="0"/>
      <w:marTop w:val="0"/>
      <w:marBottom w:val="0"/>
      <w:divBdr>
        <w:top w:val="none" w:sz="0" w:space="0" w:color="auto"/>
        <w:left w:val="none" w:sz="0" w:space="0" w:color="auto"/>
        <w:bottom w:val="none" w:sz="0" w:space="0" w:color="auto"/>
        <w:right w:val="none" w:sz="0" w:space="0" w:color="auto"/>
      </w:divBdr>
    </w:div>
    <w:div w:id="621352587">
      <w:bodyDiv w:val="1"/>
      <w:marLeft w:val="0"/>
      <w:marRight w:val="0"/>
      <w:marTop w:val="0"/>
      <w:marBottom w:val="0"/>
      <w:divBdr>
        <w:top w:val="none" w:sz="0" w:space="0" w:color="auto"/>
        <w:left w:val="none" w:sz="0" w:space="0" w:color="auto"/>
        <w:bottom w:val="none" w:sz="0" w:space="0" w:color="auto"/>
        <w:right w:val="none" w:sz="0" w:space="0" w:color="auto"/>
      </w:divBdr>
    </w:div>
    <w:div w:id="629633677">
      <w:bodyDiv w:val="1"/>
      <w:marLeft w:val="0"/>
      <w:marRight w:val="0"/>
      <w:marTop w:val="0"/>
      <w:marBottom w:val="0"/>
      <w:divBdr>
        <w:top w:val="none" w:sz="0" w:space="0" w:color="auto"/>
        <w:left w:val="none" w:sz="0" w:space="0" w:color="auto"/>
        <w:bottom w:val="none" w:sz="0" w:space="0" w:color="auto"/>
        <w:right w:val="none" w:sz="0" w:space="0" w:color="auto"/>
      </w:divBdr>
    </w:div>
    <w:div w:id="1092436329">
      <w:bodyDiv w:val="1"/>
      <w:marLeft w:val="0"/>
      <w:marRight w:val="0"/>
      <w:marTop w:val="0"/>
      <w:marBottom w:val="0"/>
      <w:divBdr>
        <w:top w:val="none" w:sz="0" w:space="0" w:color="auto"/>
        <w:left w:val="none" w:sz="0" w:space="0" w:color="auto"/>
        <w:bottom w:val="none" w:sz="0" w:space="0" w:color="auto"/>
        <w:right w:val="none" w:sz="0" w:space="0" w:color="auto"/>
      </w:divBdr>
    </w:div>
    <w:div w:id="1665090467">
      <w:bodyDiv w:val="1"/>
      <w:marLeft w:val="0"/>
      <w:marRight w:val="0"/>
      <w:marTop w:val="0"/>
      <w:marBottom w:val="0"/>
      <w:divBdr>
        <w:top w:val="none" w:sz="0" w:space="0" w:color="auto"/>
        <w:left w:val="none" w:sz="0" w:space="0" w:color="auto"/>
        <w:bottom w:val="none" w:sz="0" w:space="0" w:color="auto"/>
        <w:right w:val="none" w:sz="0" w:space="0" w:color="auto"/>
      </w:divBdr>
    </w:div>
    <w:div w:id="2107967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report contains detailed description of t</Abstract>
  <CompanyAddress/>
  <CompanyPhone/>
  <CompanyFax/>
  <CompanyEmail>Student ID: 2IE19337P</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6C31134-D5DB-4051-A34B-E335985B6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4</TotalTime>
  <Pages>9</Pages>
  <Words>1872</Words>
  <Characters>10671</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Pattern Recognition</vt:lpstr>
    </vt:vector>
  </TitlesOfParts>
  <Company/>
  <LinksUpToDate>false</LinksUpToDate>
  <CharactersWithSpaces>12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ttern Recognition</dc:title>
  <dc:subject>ASSIGNMENT REPORT</dc:subject>
  <dc:creator>Name: 劉　立坤</dc:creator>
  <cp:keywords/>
  <dc:description/>
  <cp:lastModifiedBy>LIU LIKUN</cp:lastModifiedBy>
  <cp:revision>71</cp:revision>
  <cp:lastPrinted>2019-07-03T03:31:00Z</cp:lastPrinted>
  <dcterms:created xsi:type="dcterms:W3CDTF">2019-06-05T00:32:00Z</dcterms:created>
  <dcterms:modified xsi:type="dcterms:W3CDTF">2019-07-03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XdjFeRD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